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23BBFB" w14:textId="03481EE1" w:rsidR="00C64C23" w:rsidRPr="002505C3" w:rsidRDefault="00CF0670" w:rsidP="002505C3">
      <w:pPr>
        <w:spacing w:line="360" w:lineRule="auto"/>
        <w:rPr>
          <w:rFonts w:ascii="Arial" w:hAnsi="Arial" w:cs="Arial"/>
          <w:sz w:val="24"/>
          <w:szCs w:val="24"/>
        </w:rPr>
      </w:pPr>
      <w:r w:rsidRPr="002505C3">
        <w:rPr>
          <w:rStyle w:val="Heading1Char"/>
          <w:rFonts w:cs="Arial"/>
          <w:sz w:val="24"/>
          <w:szCs w:val="24"/>
        </w:rPr>
        <w:t>Title:</w:t>
      </w:r>
      <w:r w:rsidRPr="002505C3">
        <w:rPr>
          <w:rFonts w:ascii="Arial" w:hAnsi="Arial" w:cs="Arial"/>
          <w:sz w:val="24"/>
          <w:szCs w:val="24"/>
        </w:rPr>
        <w:t xml:space="preserve"> </w:t>
      </w:r>
      <w:r w:rsidR="00B73FC9" w:rsidRPr="002505C3">
        <w:rPr>
          <w:rFonts w:ascii="Arial" w:hAnsi="Arial" w:cs="Arial"/>
          <w:sz w:val="24"/>
          <w:szCs w:val="24"/>
        </w:rPr>
        <w:t>From menarche to menopause: the impact of reproductive factors on the metabolic profile of over 65,000 women</w:t>
      </w:r>
    </w:p>
    <w:p w14:paraId="70F2191F" w14:textId="77777777" w:rsidR="00B73FC9" w:rsidRPr="002505C3" w:rsidRDefault="00B73FC9" w:rsidP="002505C3">
      <w:pPr>
        <w:spacing w:line="360" w:lineRule="auto"/>
        <w:rPr>
          <w:rFonts w:ascii="Arial" w:hAnsi="Arial" w:cs="Arial"/>
          <w:sz w:val="24"/>
          <w:szCs w:val="24"/>
        </w:rPr>
      </w:pPr>
    </w:p>
    <w:p w14:paraId="48061D13" w14:textId="3F6F4841" w:rsidR="0043229B" w:rsidRPr="002505C3" w:rsidRDefault="00F01BCD" w:rsidP="002505C3">
      <w:pPr>
        <w:pStyle w:val="Heading1"/>
        <w:spacing w:line="360" w:lineRule="auto"/>
        <w:rPr>
          <w:rFonts w:cs="Arial"/>
          <w:sz w:val="24"/>
          <w:szCs w:val="24"/>
        </w:rPr>
      </w:pPr>
      <w:r w:rsidRPr="002505C3">
        <w:rPr>
          <w:rFonts w:cs="Arial"/>
          <w:sz w:val="24"/>
          <w:szCs w:val="24"/>
        </w:rPr>
        <w:t>Rationale</w:t>
      </w:r>
    </w:p>
    <w:p w14:paraId="2B7D5D0E" w14:textId="5C8FBA07" w:rsidR="008834EA" w:rsidRPr="002505C3" w:rsidRDefault="00E21E29" w:rsidP="002505C3">
      <w:pPr>
        <w:spacing w:line="360" w:lineRule="auto"/>
        <w:jc w:val="both"/>
        <w:rPr>
          <w:rFonts w:ascii="Arial" w:hAnsi="Arial" w:cs="Arial"/>
          <w:sz w:val="24"/>
          <w:szCs w:val="24"/>
        </w:rPr>
      </w:pPr>
      <w:r w:rsidRPr="002505C3">
        <w:rPr>
          <w:rFonts w:ascii="Arial" w:hAnsi="Arial" w:cs="Arial"/>
          <w:sz w:val="24"/>
          <w:szCs w:val="24"/>
        </w:rPr>
        <w:t xml:space="preserve">Markers of women’s reproductive health, such as age at menarche, parity and age at menopause, have been associated with several common chronic conditions, </w:t>
      </w:r>
      <w:r w:rsidR="00F01BCD" w:rsidRPr="002505C3">
        <w:rPr>
          <w:rFonts w:ascii="Arial" w:hAnsi="Arial" w:cs="Arial"/>
          <w:sz w:val="24"/>
          <w:szCs w:val="24"/>
        </w:rPr>
        <w:t>cardiovascular and cardiometabolic diseases</w:t>
      </w:r>
      <w:r w:rsidR="00A52E59" w:rsidRPr="002505C3">
        <w:rPr>
          <w:rFonts w:ascii="Arial" w:hAnsi="Arial" w:cs="Arial"/>
          <w:sz w:val="24"/>
          <w:szCs w:val="24"/>
        </w:rPr>
        <w:t xml:space="preserve"> </w:t>
      </w:r>
      <w:r w:rsidR="00D60F22" w:rsidRPr="002505C3">
        <w:rPr>
          <w:rFonts w:ascii="Arial" w:hAnsi="Arial" w:cs="Arial"/>
          <w:sz w:val="24"/>
          <w:szCs w:val="24"/>
        </w:rPr>
        <w:fldChar w:fldCharType="begin"/>
      </w:r>
      <w:r w:rsidR="00D60F22" w:rsidRPr="002505C3">
        <w:rPr>
          <w:rFonts w:ascii="Arial" w:hAnsi="Arial" w:cs="Arial"/>
          <w:sz w:val="24"/>
          <w:szCs w:val="24"/>
        </w:rPr>
        <w:instrText xml:space="preserve"> ADDIN EN.CITE &lt;EndNote&gt;&lt;Cite&gt;&lt;Author&gt;Rich-Edwards&lt;/Author&gt;&lt;Year&gt;2014&lt;/Year&gt;&lt;RecNum&gt;9037&lt;/RecNum&gt;&lt;DisplayText&gt;(1)&lt;/DisplayText&gt;&lt;record&gt;&lt;rec-number&gt;9037&lt;/rec-number&gt;&lt;foreign-keys&gt;&lt;key app="EN" db-id="s9arre5evf5rstes0r85rr299dfzfrzztwza" timestamp="1391602712"&gt;9037&lt;/key&gt;&lt;/foreign-keys&gt;&lt;ref-type name="Journal Article"&gt;17&lt;/ref-type&gt;&lt;contributors&gt;&lt;authors&gt;&lt;author&gt;Rich-Edwards, J. W.&lt;/author&gt;&lt;author&gt;Fraser, A.&lt;/author&gt;&lt;author&gt;Lawlor, D. A.&lt;/author&gt;&lt;author&gt;Catov, J. M.&lt;/author&gt;&lt;/authors&gt;&lt;/contributors&gt;&lt;auth-address&gt;Abbreviations: CI, confidence interval; CVD, cardiovascular disease; GDM, gestational diabetes mellitus; HR, hazard ratio; LDL, low density lipoprotein.&lt;/auth-address&gt;&lt;titles&gt;&lt;title&gt;Pregnancy Characteristics and Women&amp;apos;s Future Cardiovascular Health: An Underused Opportunity to Improve Women&amp;apos;s Health?&lt;/title&gt;&lt;secondary-title&gt;Epidemiol Rev&lt;/secondary-title&gt;&lt;alt-title&gt;Epidemiologic reviews&lt;/alt-title&gt;&lt;/titles&gt;&lt;periodical&gt;&lt;full-title&gt;Epidemiol Rev&lt;/full-title&gt;&lt;/periodical&gt;&lt;alt-periodical&gt;&lt;full-title&gt;Epidemiologic Reviews&lt;/full-title&gt;&lt;/alt-periodical&gt;&lt;pages&gt;57-70&lt;/pages&gt;&lt;volume&gt;36&lt;/volume&gt;&lt;number&gt;1&lt;/number&gt;&lt;edition&gt;2013/09/13&lt;/edition&gt;&lt;dates&gt;&lt;year&gt;2014&lt;/year&gt;&lt;/dates&gt;&lt;isbn&gt;1478-6729 (Electronic)&amp;#xD;0193-936X (Linking)&lt;/isbn&gt;&lt;accession-num&gt;24025350&lt;/accession-num&gt;&lt;urls&gt;&lt;/urls&gt;&lt;custom2&gt;PMC3873841&lt;/custom2&gt;&lt;electronic-resource-num&gt;10.1093/epirev/mxt006&lt;/electronic-resource-num&gt;&lt;remote-database-provider&gt;NLM&lt;/remote-database-provider&gt;&lt;language&gt;eng&lt;/language&gt;&lt;/record&gt;&lt;/Cite&gt;&lt;/EndNote&gt;</w:instrText>
      </w:r>
      <w:r w:rsidR="00D60F22" w:rsidRPr="002505C3">
        <w:rPr>
          <w:rFonts w:ascii="Arial" w:hAnsi="Arial" w:cs="Arial"/>
          <w:sz w:val="24"/>
          <w:szCs w:val="24"/>
        </w:rPr>
        <w:fldChar w:fldCharType="separate"/>
      </w:r>
      <w:r w:rsidR="00D60F22" w:rsidRPr="002505C3">
        <w:rPr>
          <w:rFonts w:ascii="Arial" w:hAnsi="Arial" w:cs="Arial"/>
          <w:noProof/>
          <w:sz w:val="24"/>
          <w:szCs w:val="24"/>
        </w:rPr>
        <w:t>(1)</w:t>
      </w:r>
      <w:r w:rsidR="00D60F22" w:rsidRPr="002505C3">
        <w:rPr>
          <w:rFonts w:ascii="Arial" w:hAnsi="Arial" w:cs="Arial"/>
          <w:sz w:val="24"/>
          <w:szCs w:val="24"/>
        </w:rPr>
        <w:fldChar w:fldCharType="end"/>
      </w:r>
      <w:r w:rsidR="008D0D71" w:rsidRPr="002505C3">
        <w:rPr>
          <w:rFonts w:ascii="Arial" w:hAnsi="Arial" w:cs="Arial"/>
          <w:sz w:val="24"/>
          <w:szCs w:val="24"/>
          <w:lang w:val="en-US"/>
        </w:rPr>
        <w:t>. Some attempts have been made to explore the extent to which these associations are causal, as opposed to explained by residual confounding, using approaches such as Mendelian randomization (MR) and negative control designs, which are less prone to bias by key confounders from conventional observational studies</w:t>
      </w:r>
      <w:r w:rsidR="003048AC">
        <w:rPr>
          <w:rFonts w:ascii="Arial" w:hAnsi="Arial" w:cs="Arial"/>
          <w:sz w:val="24"/>
          <w:szCs w:val="24"/>
        </w:rPr>
        <w:t>.</w:t>
      </w:r>
    </w:p>
    <w:p w14:paraId="1AC7A152" w14:textId="34295159" w:rsidR="007A7D38" w:rsidRPr="002505C3" w:rsidRDefault="007A7D38" w:rsidP="002505C3">
      <w:pPr>
        <w:spacing w:line="360" w:lineRule="auto"/>
        <w:jc w:val="both"/>
        <w:rPr>
          <w:rFonts w:ascii="Arial" w:hAnsi="Arial" w:cs="Arial"/>
          <w:sz w:val="24"/>
          <w:szCs w:val="24"/>
          <w:lang w:val="en-US"/>
        </w:rPr>
      </w:pPr>
      <w:r w:rsidRPr="002505C3">
        <w:rPr>
          <w:rFonts w:ascii="Arial" w:hAnsi="Arial" w:cs="Arial"/>
          <w:sz w:val="24"/>
          <w:szCs w:val="24"/>
          <w:lang w:val="en-US"/>
        </w:rPr>
        <w:t xml:space="preserve">Metabolites could act as mediators of the relationship of reproductive markers, and related hormonal changes, with chronic diseases </w:t>
      </w:r>
      <w:r w:rsidRPr="002505C3">
        <w:rPr>
          <w:rFonts w:ascii="Arial" w:hAnsi="Arial" w:cs="Arial"/>
          <w:sz w:val="24"/>
          <w:szCs w:val="24"/>
          <w:lang w:val="en-US"/>
        </w:rPr>
        <w:fldChar w:fldCharType="begin">
          <w:fldData xml:space="preserve">PEVuZE5vdGU+PENpdGU+PEF1dGhvcj5XdXJ0ejwvQXV0aG9yPjxZZWFyPjIwMTc8L1llYXI+PFJl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</w:fldData>
        </w:fldChar>
      </w:r>
      <w:r w:rsidR="00A049C9" w:rsidRPr="002505C3">
        <w:rPr>
          <w:rFonts w:ascii="Arial" w:hAnsi="Arial" w:cs="Arial"/>
          <w:sz w:val="24"/>
          <w:szCs w:val="24"/>
          <w:lang w:val="en-US"/>
        </w:rPr>
        <w:instrText xml:space="preserve"> ADDIN EN.CITE </w:instrText>
      </w:r>
      <w:r w:rsidR="00A049C9" w:rsidRPr="002505C3">
        <w:rPr>
          <w:rFonts w:ascii="Arial" w:hAnsi="Arial" w:cs="Arial"/>
          <w:sz w:val="24"/>
          <w:szCs w:val="24"/>
          <w:lang w:val="en-US"/>
        </w:rPr>
        <w:fldChar w:fldCharType="begin">
          <w:fldData xml:space="preserve">PEVuZE5vdGU+PENpdGU+PEF1dGhvcj5XdXJ0ejwvQXV0aG9yPjxZZWFyPjIwMTc8L1llYXI+PFJl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</w:fldData>
        </w:fldChar>
      </w:r>
      <w:r w:rsidR="00A049C9" w:rsidRPr="002505C3">
        <w:rPr>
          <w:rFonts w:ascii="Arial" w:hAnsi="Arial" w:cs="Arial"/>
          <w:sz w:val="24"/>
          <w:szCs w:val="24"/>
          <w:lang w:val="en-US"/>
        </w:rPr>
        <w:instrText xml:space="preserve"> ADDIN EN.CITE.DATA </w:instrText>
      </w:r>
      <w:r w:rsidR="00A049C9" w:rsidRPr="002505C3">
        <w:rPr>
          <w:rFonts w:ascii="Arial" w:hAnsi="Arial" w:cs="Arial"/>
          <w:sz w:val="24"/>
          <w:szCs w:val="24"/>
          <w:lang w:val="en-US"/>
        </w:rPr>
      </w:r>
      <w:r w:rsidR="00A049C9" w:rsidRPr="002505C3">
        <w:rPr>
          <w:rFonts w:ascii="Arial" w:hAnsi="Arial" w:cs="Arial"/>
          <w:sz w:val="24"/>
          <w:szCs w:val="24"/>
          <w:lang w:val="en-US"/>
        </w:rPr>
        <w:fldChar w:fldCharType="end"/>
      </w:r>
      <w:r w:rsidRPr="002505C3">
        <w:rPr>
          <w:rFonts w:ascii="Arial" w:hAnsi="Arial" w:cs="Arial"/>
          <w:sz w:val="24"/>
          <w:szCs w:val="24"/>
          <w:lang w:val="en-US"/>
        </w:rPr>
      </w:r>
      <w:r w:rsidRPr="002505C3">
        <w:rPr>
          <w:rFonts w:ascii="Arial" w:hAnsi="Arial" w:cs="Arial"/>
          <w:sz w:val="24"/>
          <w:szCs w:val="24"/>
          <w:lang w:val="en-US"/>
        </w:rPr>
        <w:fldChar w:fldCharType="separate"/>
      </w:r>
      <w:r w:rsidR="00A049C9" w:rsidRPr="002505C3">
        <w:rPr>
          <w:rFonts w:ascii="Arial" w:hAnsi="Arial" w:cs="Arial"/>
          <w:noProof/>
          <w:sz w:val="24"/>
          <w:szCs w:val="24"/>
          <w:lang w:val="en-US"/>
        </w:rPr>
        <w:t>(5-7)</w:t>
      </w:r>
      <w:r w:rsidRPr="002505C3">
        <w:rPr>
          <w:rFonts w:ascii="Arial" w:hAnsi="Arial" w:cs="Arial"/>
          <w:sz w:val="24"/>
          <w:szCs w:val="24"/>
          <w:lang w:val="en-US"/>
        </w:rPr>
        <w:fldChar w:fldCharType="end"/>
      </w:r>
      <w:r w:rsidRPr="002505C3">
        <w:rPr>
          <w:rFonts w:ascii="Arial" w:hAnsi="Arial" w:cs="Arial"/>
          <w:sz w:val="24"/>
          <w:szCs w:val="24"/>
          <w:lang w:val="en-US"/>
        </w:rPr>
        <w:t xml:space="preserve">. Determining the effect of women’s reproductive markers on multiple metabolites would be the first step to exploring this and could provide crucial insights into mechanisms underlying women’s long term health. </w:t>
      </w:r>
    </w:p>
    <w:p w14:paraId="67003908" w14:textId="3297FB4E" w:rsidR="009D2929" w:rsidRPr="002505C3" w:rsidRDefault="009D2929" w:rsidP="002505C3">
      <w:pPr>
        <w:pStyle w:val="Heading1"/>
        <w:spacing w:line="360" w:lineRule="auto"/>
        <w:jc w:val="both"/>
        <w:rPr>
          <w:rFonts w:cs="Arial"/>
          <w:sz w:val="24"/>
          <w:szCs w:val="24"/>
        </w:rPr>
      </w:pPr>
      <w:r w:rsidRPr="002505C3">
        <w:rPr>
          <w:rFonts w:cs="Arial"/>
          <w:sz w:val="24"/>
          <w:szCs w:val="24"/>
        </w:rPr>
        <w:t>Aim</w:t>
      </w:r>
    </w:p>
    <w:p w14:paraId="292171FB" w14:textId="26F05A0E" w:rsidR="00021374" w:rsidRPr="002505C3" w:rsidRDefault="00021374" w:rsidP="002505C3">
      <w:pPr>
        <w:spacing w:line="360" w:lineRule="auto"/>
        <w:jc w:val="both"/>
        <w:rPr>
          <w:rFonts w:ascii="Arial" w:hAnsi="Arial" w:cs="Arial"/>
          <w:sz w:val="24"/>
          <w:szCs w:val="24"/>
          <w:lang w:val="en-US"/>
        </w:rPr>
      </w:pPr>
      <w:r w:rsidRPr="002505C3">
        <w:rPr>
          <w:rFonts w:ascii="Arial" w:hAnsi="Arial" w:cs="Arial"/>
          <w:sz w:val="24"/>
          <w:szCs w:val="24"/>
          <w:lang w:val="en-US"/>
        </w:rPr>
        <w:t xml:space="preserve">The aim of this paper is to explore the extent to which women’s reproductive markers (age at menarche, parity/number of children, and age at natural menopause) have a causal effect on 249 metabolic measures (covering lipids, fatty acids, amino acids, glycolysis, ketone bodies and an inflammatory marker). We do this by triangulating evidence </w:t>
      </w:r>
      <w:r w:rsidRPr="002505C3">
        <w:rPr>
          <w:rFonts w:ascii="Arial" w:hAnsi="Arial" w:cs="Arial"/>
          <w:sz w:val="24"/>
          <w:szCs w:val="24"/>
          <w:lang w:val="en-US"/>
        </w:rPr>
        <w:fldChar w:fldCharType="begin"/>
      </w:r>
      <w:r w:rsidR="00A049C9" w:rsidRPr="002505C3">
        <w:rPr>
          <w:rFonts w:ascii="Arial" w:hAnsi="Arial" w:cs="Arial"/>
          <w:sz w:val="24"/>
          <w:szCs w:val="24"/>
          <w:lang w:val="en-US"/>
        </w:rPr>
        <w:instrText xml:space="preserve"> ADDIN EN.CITE &lt;EndNote&gt;&lt;Cite&gt;&lt;Author&gt;Lawlor&lt;/Author&gt;&lt;Year&gt;2016&lt;/Year&gt;&lt;RecNum&gt;0&lt;/RecNum&gt;&lt;IDText&gt;Triangulation in aetiological epidemiology&lt;/IDText&gt;&lt;DisplayText&gt;(8)&lt;/DisplayText&gt;&lt;record&gt;&lt;urls&gt;&lt;related-urls&gt;&lt;url&gt;https://doi.org/10.1093/ije/dyw314&lt;/url&gt;&lt;/related-urls&gt;&lt;/urls&gt;&lt;isbn&gt;0300-5771&lt;/isbn&gt;&lt;titles&gt;&lt;title&gt;Triangulation in aetiological epidemiology&lt;/title&gt;&lt;secondary-title&gt;International Journal of Epidemiology&lt;/secondary-title&gt;&lt;/titles&gt;&lt;pages&gt;1866-1886&lt;/pages&gt;&lt;number&gt;6&lt;/number&gt;&lt;access-date&gt;9/17/2021&lt;/access-date&gt;&lt;contributors&gt;&lt;authors&gt;&lt;author&gt;Lawlor, Debbie A.&lt;/author&gt;&lt;author&gt;Tilling, Kate&lt;/author&gt;&lt;author&gt;Davey Smith, George&lt;/author&gt;&lt;/authors&gt;&lt;/contributors&gt;&lt;added-date format="utc"&gt;1631877864&lt;/added-date&gt;&lt;ref-type name="Journal Article"&gt;17&lt;/ref-type&gt;&lt;dates&gt;&lt;year&gt;2016&lt;/year&gt;&lt;/dates&gt;&lt;rec-number&gt;907&lt;/rec-number&gt;&lt;last-updated-date format="utc"&gt;1631877864&lt;/last-updated-date&gt;&lt;electronic-resource-num&gt;10.1093/ije/dyw314&lt;/electronic-resource-num&gt;&lt;volume&gt;45&lt;/volume&gt;&lt;/record&gt;&lt;/Cite&gt;&lt;/EndNote&gt;</w:instrText>
      </w:r>
      <w:r w:rsidRPr="002505C3">
        <w:rPr>
          <w:rFonts w:ascii="Arial" w:hAnsi="Arial" w:cs="Arial"/>
          <w:sz w:val="24"/>
          <w:szCs w:val="24"/>
          <w:lang w:val="en-US"/>
        </w:rPr>
        <w:fldChar w:fldCharType="separate"/>
      </w:r>
      <w:r w:rsidR="00A049C9" w:rsidRPr="002505C3">
        <w:rPr>
          <w:rFonts w:ascii="Arial" w:hAnsi="Arial" w:cs="Arial"/>
          <w:noProof/>
          <w:sz w:val="24"/>
          <w:szCs w:val="24"/>
          <w:lang w:val="en-US"/>
        </w:rPr>
        <w:t>(8)</w:t>
      </w:r>
      <w:r w:rsidRPr="002505C3">
        <w:rPr>
          <w:rFonts w:ascii="Arial" w:hAnsi="Arial" w:cs="Arial"/>
          <w:sz w:val="24"/>
          <w:szCs w:val="24"/>
          <w:lang w:val="en-US"/>
        </w:rPr>
        <w:fldChar w:fldCharType="end"/>
      </w:r>
      <w:r w:rsidRPr="002505C3">
        <w:rPr>
          <w:rFonts w:ascii="Arial" w:hAnsi="Arial" w:cs="Arial"/>
          <w:sz w:val="24"/>
          <w:szCs w:val="24"/>
          <w:lang w:val="en-US"/>
        </w:rPr>
        <w:t xml:space="preserve"> across multivariable regression, a negative control design</w:t>
      </w:r>
      <w:r w:rsidRPr="002505C3" w:rsidDel="007B1BA4">
        <w:rPr>
          <w:rFonts w:ascii="Arial" w:hAnsi="Arial" w:cs="Arial"/>
          <w:sz w:val="24"/>
          <w:szCs w:val="24"/>
          <w:lang w:val="en-US"/>
        </w:rPr>
        <w:t xml:space="preserve"> </w:t>
      </w:r>
      <w:r w:rsidRPr="002505C3">
        <w:rPr>
          <w:rFonts w:ascii="Arial" w:hAnsi="Arial" w:cs="Arial"/>
          <w:sz w:val="24"/>
          <w:szCs w:val="24"/>
          <w:lang w:val="en-US"/>
        </w:rPr>
        <w:t xml:space="preserve">(for parity only), and MR. Given each of these approaches has unique strengths and limitations, results that agree across them are less likely to be spurious </w:t>
      </w:r>
      <w:r w:rsidRPr="002505C3">
        <w:rPr>
          <w:rFonts w:ascii="Arial" w:hAnsi="Arial" w:cs="Arial"/>
          <w:sz w:val="24"/>
          <w:szCs w:val="24"/>
          <w:lang w:val="en-US"/>
        </w:rPr>
        <w:fldChar w:fldCharType="begin"/>
      </w:r>
      <w:r w:rsidR="00A049C9" w:rsidRPr="002505C3">
        <w:rPr>
          <w:rFonts w:ascii="Arial" w:hAnsi="Arial" w:cs="Arial"/>
          <w:sz w:val="24"/>
          <w:szCs w:val="24"/>
          <w:lang w:val="en-US"/>
        </w:rPr>
        <w:instrText xml:space="preserve"> ADDIN EN.CITE &lt;EndNote&gt;&lt;Cite&gt;&lt;Author&gt;Lawlor&lt;/Author&gt;&lt;Year&gt;2016&lt;/Year&gt;&lt;RecNum&gt;0&lt;/RecNum&gt;&lt;IDText&gt;Triangulation in aetiological epidemiology&lt;/IDText&gt;&lt;DisplayText&gt;(8)&lt;/DisplayText&gt;&lt;record&gt;&lt;urls&gt;&lt;related-urls&gt;&lt;url&gt;https://doi.org/10.1093/ije/dyw314&lt;/url&gt;&lt;/related-urls&gt;&lt;/urls&gt;&lt;isbn&gt;0300-5771&lt;/isbn&gt;&lt;titles&gt;&lt;title&gt;Triangulation in aetiological epidemiology&lt;/title&gt;&lt;secondary-title&gt;International Journal of Epidemiology&lt;/secondary-title&gt;&lt;/titles&gt;&lt;pages&gt;1866-1886&lt;/pages&gt;&lt;number&gt;6&lt;/number&gt;&lt;access-date&gt;9/17/2021&lt;/access-date&gt;&lt;contributors&gt;&lt;authors&gt;&lt;author&gt;Lawlor, Debbie A.&lt;/author&gt;&lt;author&gt;Tilling, Kate&lt;/author&gt;&lt;author&gt;Davey Smith, George&lt;/author&gt;&lt;/authors&gt;&lt;/contributors&gt;&lt;added-date format="utc"&gt;1631877864&lt;/added-date&gt;&lt;ref-type name="Journal Article"&gt;17&lt;/ref-type&gt;&lt;dates&gt;&lt;year&gt;2016&lt;/year&gt;&lt;/dates&gt;&lt;rec-number&gt;907&lt;/rec-number&gt;&lt;last-updated-date format="utc"&gt;1631877864&lt;/last-updated-date&gt;&lt;electronic-resource-num&gt;10.1093/ije/dyw314&lt;/electronic-resource-num&gt;&lt;volume&gt;45&lt;/volume&gt;&lt;/record&gt;&lt;/Cite&gt;&lt;/EndNote&gt;</w:instrText>
      </w:r>
      <w:r w:rsidRPr="002505C3">
        <w:rPr>
          <w:rFonts w:ascii="Arial" w:hAnsi="Arial" w:cs="Arial"/>
          <w:sz w:val="24"/>
          <w:szCs w:val="24"/>
          <w:lang w:val="en-US"/>
        </w:rPr>
        <w:fldChar w:fldCharType="separate"/>
      </w:r>
      <w:r w:rsidR="00A049C9" w:rsidRPr="002505C3">
        <w:rPr>
          <w:rFonts w:ascii="Arial" w:hAnsi="Arial" w:cs="Arial"/>
          <w:noProof/>
          <w:sz w:val="24"/>
          <w:szCs w:val="24"/>
          <w:lang w:val="en-US"/>
        </w:rPr>
        <w:t>(8)</w:t>
      </w:r>
      <w:r w:rsidRPr="002505C3">
        <w:rPr>
          <w:rFonts w:ascii="Arial" w:hAnsi="Arial" w:cs="Arial"/>
          <w:sz w:val="24"/>
          <w:szCs w:val="24"/>
          <w:lang w:val="en-US"/>
        </w:rPr>
        <w:fldChar w:fldCharType="end"/>
      </w:r>
      <w:r w:rsidRPr="002505C3">
        <w:rPr>
          <w:rFonts w:ascii="Arial" w:hAnsi="Arial" w:cs="Arial"/>
          <w:sz w:val="24"/>
          <w:szCs w:val="24"/>
          <w:lang w:val="en-US"/>
        </w:rPr>
        <w:t>.</w:t>
      </w:r>
    </w:p>
    <w:p w14:paraId="54873AD9" w14:textId="12AC81AC" w:rsidR="00B8093A" w:rsidRPr="002505C3" w:rsidRDefault="00B8093A" w:rsidP="002505C3">
      <w:pPr>
        <w:pStyle w:val="Heading1"/>
        <w:spacing w:line="360" w:lineRule="auto"/>
        <w:rPr>
          <w:rFonts w:cs="Arial"/>
          <w:sz w:val="24"/>
          <w:szCs w:val="24"/>
        </w:rPr>
      </w:pPr>
      <w:r w:rsidRPr="002505C3">
        <w:rPr>
          <w:rFonts w:cs="Arial"/>
          <w:sz w:val="24"/>
          <w:szCs w:val="24"/>
        </w:rPr>
        <w:t>Sample</w:t>
      </w:r>
    </w:p>
    <w:p w14:paraId="579C8227" w14:textId="5B05B96E" w:rsidR="00651154" w:rsidRPr="002505C3" w:rsidRDefault="00651154" w:rsidP="002505C3">
      <w:pPr>
        <w:spacing w:line="360" w:lineRule="auto"/>
        <w:rPr>
          <w:rFonts w:ascii="Arial" w:hAnsi="Arial" w:cs="Arial"/>
          <w:sz w:val="24"/>
          <w:szCs w:val="24"/>
        </w:rPr>
      </w:pPr>
      <w:r w:rsidRPr="002505C3">
        <w:rPr>
          <w:rFonts w:ascii="Arial" w:hAnsi="Arial" w:cs="Arial"/>
          <w:sz w:val="24"/>
          <w:szCs w:val="24"/>
        </w:rPr>
        <w:t xml:space="preserve">UK biobank </w:t>
      </w:r>
      <w:r w:rsidR="008C2CA9" w:rsidRPr="002505C3">
        <w:rPr>
          <w:rFonts w:ascii="Arial" w:hAnsi="Arial" w:cs="Arial"/>
          <w:sz w:val="24"/>
          <w:szCs w:val="24"/>
        </w:rPr>
        <w:t>including both</w:t>
      </w:r>
      <w:r w:rsidRPr="002505C3">
        <w:rPr>
          <w:rFonts w:ascii="Arial" w:hAnsi="Arial" w:cs="Arial"/>
          <w:sz w:val="24"/>
          <w:szCs w:val="24"/>
        </w:rPr>
        <w:t xml:space="preserve"> men and women.</w:t>
      </w:r>
    </w:p>
    <w:p w14:paraId="43E930D8" w14:textId="0F499DEC" w:rsidR="000D56F0" w:rsidRPr="002505C3" w:rsidRDefault="000D56F0" w:rsidP="002505C3">
      <w:pPr>
        <w:pStyle w:val="Heading1"/>
        <w:spacing w:line="360" w:lineRule="auto"/>
        <w:rPr>
          <w:rFonts w:cs="Arial"/>
          <w:sz w:val="24"/>
          <w:szCs w:val="24"/>
        </w:rPr>
      </w:pPr>
      <w:r w:rsidRPr="002505C3">
        <w:rPr>
          <w:rFonts w:cs="Arial"/>
          <w:sz w:val="24"/>
          <w:szCs w:val="24"/>
        </w:rPr>
        <w:t>Exposures</w:t>
      </w:r>
    </w:p>
    <w:p w14:paraId="2AA8EA35" w14:textId="7B33646B" w:rsidR="00F17B4E" w:rsidRPr="002505C3" w:rsidRDefault="00021374" w:rsidP="002505C3">
      <w:pPr>
        <w:pStyle w:val="ListParagraph"/>
        <w:numPr>
          <w:ilvl w:val="0"/>
          <w:numId w:val="18"/>
        </w:numPr>
        <w:spacing w:line="360" w:lineRule="auto"/>
        <w:rPr>
          <w:rFonts w:ascii="Arial" w:hAnsi="Arial" w:cs="Arial"/>
          <w:sz w:val="24"/>
          <w:szCs w:val="24"/>
        </w:rPr>
      </w:pPr>
      <w:r w:rsidRPr="002505C3">
        <w:rPr>
          <w:rFonts w:ascii="Arial" w:hAnsi="Arial" w:cs="Arial"/>
          <w:sz w:val="24"/>
          <w:szCs w:val="24"/>
        </w:rPr>
        <w:t>Age at menarche</w:t>
      </w:r>
    </w:p>
    <w:p w14:paraId="36E9F1FA" w14:textId="1C319CF2" w:rsidR="00021374" w:rsidRPr="002505C3" w:rsidRDefault="00021374" w:rsidP="002505C3">
      <w:pPr>
        <w:pStyle w:val="ListParagraph"/>
        <w:numPr>
          <w:ilvl w:val="0"/>
          <w:numId w:val="18"/>
        </w:numPr>
        <w:spacing w:line="360" w:lineRule="auto"/>
        <w:rPr>
          <w:rFonts w:ascii="Arial" w:hAnsi="Arial" w:cs="Arial"/>
          <w:sz w:val="24"/>
          <w:szCs w:val="24"/>
        </w:rPr>
      </w:pPr>
      <w:r w:rsidRPr="002505C3">
        <w:rPr>
          <w:rFonts w:ascii="Arial" w:hAnsi="Arial" w:cs="Arial"/>
          <w:sz w:val="24"/>
          <w:szCs w:val="24"/>
        </w:rPr>
        <w:t>Parity (in women</w:t>
      </w:r>
      <w:r w:rsidR="00992D29" w:rsidRPr="002505C3">
        <w:rPr>
          <w:rFonts w:ascii="Arial" w:hAnsi="Arial" w:cs="Arial"/>
          <w:sz w:val="24"/>
          <w:szCs w:val="24"/>
        </w:rPr>
        <w:t>)</w:t>
      </w:r>
      <w:r w:rsidRPr="002505C3">
        <w:rPr>
          <w:rFonts w:ascii="Arial" w:hAnsi="Arial" w:cs="Arial"/>
          <w:sz w:val="24"/>
          <w:szCs w:val="24"/>
        </w:rPr>
        <w:t xml:space="preserve"> and number of children in men as a paternal negative control</w:t>
      </w:r>
    </w:p>
    <w:p w14:paraId="08375B4F" w14:textId="3303437E" w:rsidR="00F17B4E" w:rsidRPr="002505C3" w:rsidRDefault="00F25CDD" w:rsidP="002505C3">
      <w:pPr>
        <w:pStyle w:val="ListParagraph"/>
        <w:numPr>
          <w:ilvl w:val="0"/>
          <w:numId w:val="18"/>
        </w:numPr>
        <w:spacing w:line="360" w:lineRule="auto"/>
        <w:rPr>
          <w:rFonts w:ascii="Arial" w:hAnsi="Arial" w:cs="Arial"/>
          <w:sz w:val="24"/>
          <w:szCs w:val="24"/>
        </w:rPr>
      </w:pPr>
      <w:r w:rsidRPr="002505C3">
        <w:rPr>
          <w:rFonts w:ascii="Arial" w:hAnsi="Arial" w:cs="Arial"/>
          <w:sz w:val="24"/>
          <w:szCs w:val="24"/>
        </w:rPr>
        <w:lastRenderedPageBreak/>
        <w:t>Age at menopause</w:t>
      </w:r>
    </w:p>
    <w:p w14:paraId="28846265" w14:textId="6464F709" w:rsidR="00E474C9" w:rsidRPr="002505C3" w:rsidRDefault="0093470E" w:rsidP="002505C3">
      <w:pPr>
        <w:pStyle w:val="Heading1"/>
        <w:spacing w:line="360" w:lineRule="auto"/>
        <w:rPr>
          <w:rFonts w:cs="Arial"/>
          <w:sz w:val="24"/>
          <w:szCs w:val="24"/>
        </w:rPr>
      </w:pPr>
      <w:r w:rsidRPr="002505C3">
        <w:rPr>
          <w:rFonts w:cs="Arial"/>
          <w:sz w:val="24"/>
          <w:szCs w:val="24"/>
        </w:rPr>
        <w:t>Outcomes</w:t>
      </w:r>
    </w:p>
    <w:p w14:paraId="1A26250E" w14:textId="10E09023" w:rsidR="001E1464" w:rsidRPr="00696645" w:rsidRDefault="001E1464" w:rsidP="006D4C54">
      <w:pPr>
        <w:spacing w:line="360" w:lineRule="auto"/>
        <w:rPr>
          <w:rFonts w:cs="Arial"/>
          <w:sz w:val="24"/>
          <w:szCs w:val="24"/>
        </w:rPr>
      </w:pPr>
      <w:r w:rsidRPr="006D4C54">
        <w:rPr>
          <w:rStyle w:val="cf01"/>
          <w:rFonts w:ascii="Arial" w:hAnsi="Arial" w:cs="Arial"/>
          <w:sz w:val="24"/>
          <w:szCs w:val="24"/>
        </w:rPr>
        <w:t>Metabolic traits were measured using a targeted high-throughput NMR metabolomics (Nightingale Health Ltd; biomarker quantification version 2020). This platform provides simultaneous quantification of 249 metabolic measures, consisting of concentrations of 165 metabolic measures and 84 derived ratios, encompassing routine lipids, lipoprotein subclass profiling (including lipid composition within 14 subclasses), fatty acid composition, and various low-molecular weight metabolites such as amino acids, ketone bodies and glycolysis metabolites. Technical details and epidemiological applications have been previously reviewed</w:t>
      </w:r>
      <w:r w:rsidR="008F0DC0">
        <w:rPr>
          <w:rStyle w:val="cf01"/>
          <w:rFonts w:ascii="Arial" w:hAnsi="Arial" w:cs="Arial"/>
          <w:sz w:val="24"/>
          <w:szCs w:val="24"/>
        </w:rPr>
        <w:t xml:space="preserve"> (</w:t>
      </w:r>
      <w:r w:rsidR="008F0DC0" w:rsidRPr="006D4C54">
        <w:rPr>
          <w:rStyle w:val="cf01"/>
          <w:rFonts w:ascii="Arial" w:hAnsi="Arial" w:cs="Arial"/>
          <w:b/>
          <w:bCs/>
          <w:sz w:val="24"/>
          <w:szCs w:val="24"/>
        </w:rPr>
        <w:t>Table 1</w:t>
      </w:r>
      <w:r w:rsidR="008F0DC0">
        <w:rPr>
          <w:rStyle w:val="cf01"/>
          <w:rFonts w:ascii="Arial" w:hAnsi="Arial" w:cs="Arial"/>
          <w:sz w:val="24"/>
          <w:szCs w:val="24"/>
        </w:rPr>
        <w:t>)</w:t>
      </w:r>
    </w:p>
    <w:p w14:paraId="702A6A25" w14:textId="77777777" w:rsidR="00AD606B" w:rsidRPr="002505C3" w:rsidRDefault="00AD606B" w:rsidP="002505C3">
      <w:pPr>
        <w:spacing w:line="360" w:lineRule="auto"/>
        <w:rPr>
          <w:rFonts w:ascii="Arial" w:hAnsi="Arial" w:cs="Arial"/>
          <w:sz w:val="24"/>
          <w:szCs w:val="24"/>
        </w:rPr>
      </w:pPr>
    </w:p>
    <w:p w14:paraId="611F4E86" w14:textId="46693C02" w:rsidR="00036671" w:rsidRPr="002505C3" w:rsidRDefault="00A83919" w:rsidP="002505C3">
      <w:pPr>
        <w:pStyle w:val="Heading1"/>
        <w:spacing w:line="360" w:lineRule="auto"/>
        <w:rPr>
          <w:rFonts w:cs="Arial"/>
          <w:sz w:val="24"/>
          <w:szCs w:val="24"/>
        </w:rPr>
      </w:pPr>
      <w:r w:rsidRPr="002505C3">
        <w:rPr>
          <w:rFonts w:cs="Arial"/>
          <w:sz w:val="24"/>
          <w:szCs w:val="24"/>
        </w:rPr>
        <w:t>Quality control</w:t>
      </w:r>
    </w:p>
    <w:p w14:paraId="3FADC0D3" w14:textId="77777777" w:rsidR="008407A0" w:rsidRPr="006D4C54" w:rsidRDefault="008407A0" w:rsidP="006D4C54">
      <w:pPr>
        <w:pStyle w:val="pf0"/>
        <w:spacing w:line="360" w:lineRule="auto"/>
        <w:rPr>
          <w:rFonts w:ascii="Arial" w:hAnsi="Arial" w:cs="Arial"/>
        </w:rPr>
      </w:pPr>
      <w:r w:rsidRPr="006D4C54">
        <w:rPr>
          <w:rStyle w:val="cf01"/>
          <w:rFonts w:ascii="Arial" w:hAnsi="Arial" w:cs="Arial"/>
          <w:sz w:val="24"/>
          <w:szCs w:val="24"/>
        </w:rPr>
        <w:t>Pre-release data from a random subset of 126,846 non-fasting plasma samples collected at baseline or first repeat assessment were made available to early access analysts. 121,577 samples were retained for analyses after removing duplicates and observations not passing quality control (QC) (i.e. sample QC flag “Low protein”, biomarker QC flag “Technical error”, or samples with insufficient material)</w:t>
      </w:r>
    </w:p>
    <w:p w14:paraId="2E39AC82" w14:textId="70227DB0" w:rsidR="0060425B" w:rsidRPr="002505C3" w:rsidRDefault="008407A0" w:rsidP="002505C3">
      <w:pPr>
        <w:spacing w:line="360" w:lineRule="auto"/>
        <w:rPr>
          <w:rFonts w:ascii="Arial" w:hAnsi="Arial" w:cs="Arial"/>
          <w:sz w:val="24"/>
          <w:szCs w:val="24"/>
        </w:rPr>
      </w:pPr>
      <w:r w:rsidRPr="002505C3">
        <w:rPr>
          <w:rFonts w:ascii="Arial" w:hAnsi="Arial" w:cs="Arial"/>
          <w:sz w:val="24"/>
          <w:szCs w:val="24"/>
        </w:rPr>
        <w:t>A</w:t>
      </w:r>
      <w:r w:rsidR="00496ACF" w:rsidRPr="002505C3">
        <w:rPr>
          <w:rFonts w:ascii="Arial" w:hAnsi="Arial" w:cs="Arial"/>
          <w:sz w:val="24"/>
          <w:szCs w:val="24"/>
        </w:rPr>
        <w:t xml:space="preserve">ll metabolites </w:t>
      </w:r>
      <w:r w:rsidR="006115CC" w:rsidRPr="002505C3">
        <w:rPr>
          <w:rFonts w:ascii="Arial" w:hAnsi="Arial" w:cs="Arial"/>
          <w:sz w:val="24"/>
          <w:szCs w:val="24"/>
        </w:rPr>
        <w:t xml:space="preserve">will be normalised using </w:t>
      </w:r>
      <w:r w:rsidR="000B3A71" w:rsidRPr="002505C3">
        <w:rPr>
          <w:rFonts w:ascii="Arial" w:hAnsi="Arial" w:cs="Arial"/>
          <w:sz w:val="24"/>
          <w:szCs w:val="24"/>
        </w:rPr>
        <w:t xml:space="preserve">the rank-based inverse normal </w:t>
      </w:r>
      <w:r w:rsidR="00764C01" w:rsidRPr="002505C3">
        <w:rPr>
          <w:rFonts w:ascii="Arial" w:hAnsi="Arial" w:cs="Arial"/>
          <w:sz w:val="24"/>
          <w:szCs w:val="24"/>
        </w:rPr>
        <w:t>transformation</w:t>
      </w:r>
      <w:r w:rsidR="00561B57" w:rsidRPr="002505C3">
        <w:rPr>
          <w:rFonts w:ascii="Arial" w:hAnsi="Arial" w:cs="Arial"/>
          <w:sz w:val="24"/>
          <w:szCs w:val="24"/>
        </w:rPr>
        <w:t xml:space="preserve"> (INT)</w:t>
      </w:r>
      <w:r w:rsidR="00764C01" w:rsidRPr="002505C3">
        <w:rPr>
          <w:rFonts w:ascii="Arial" w:hAnsi="Arial" w:cs="Arial"/>
          <w:sz w:val="24"/>
          <w:szCs w:val="24"/>
        </w:rPr>
        <w:t xml:space="preserve"> to account for </w:t>
      </w:r>
      <w:r w:rsidR="00561B57" w:rsidRPr="002505C3">
        <w:rPr>
          <w:rFonts w:ascii="Arial" w:hAnsi="Arial" w:cs="Arial"/>
          <w:sz w:val="24"/>
          <w:szCs w:val="24"/>
        </w:rPr>
        <w:t>their non-normal distributions.</w:t>
      </w:r>
      <w:r w:rsidR="002B4A3F" w:rsidRPr="002505C3">
        <w:rPr>
          <w:rFonts w:ascii="Arial" w:hAnsi="Arial" w:cs="Arial"/>
          <w:sz w:val="24"/>
          <w:szCs w:val="24"/>
        </w:rPr>
        <w:t xml:space="preserve"> </w:t>
      </w:r>
      <w:r w:rsidR="00165540" w:rsidRPr="002505C3">
        <w:rPr>
          <w:rFonts w:ascii="Arial" w:hAnsi="Arial" w:cs="Arial"/>
          <w:sz w:val="24"/>
          <w:szCs w:val="24"/>
        </w:rPr>
        <w:t xml:space="preserve">In </w:t>
      </w:r>
      <w:r w:rsidR="00E95BCB" w:rsidRPr="002505C3">
        <w:rPr>
          <w:rFonts w:ascii="Arial" w:hAnsi="Arial" w:cs="Arial"/>
          <w:sz w:val="24"/>
          <w:szCs w:val="24"/>
        </w:rPr>
        <w:t>an</w:t>
      </w:r>
      <w:r w:rsidR="00165540" w:rsidRPr="002505C3">
        <w:rPr>
          <w:rFonts w:ascii="Arial" w:hAnsi="Arial" w:cs="Arial"/>
          <w:sz w:val="24"/>
          <w:szCs w:val="24"/>
        </w:rPr>
        <w:t xml:space="preserve"> </w:t>
      </w:r>
      <w:r w:rsidR="002D609D" w:rsidRPr="002505C3">
        <w:rPr>
          <w:rFonts w:ascii="Arial" w:hAnsi="Arial" w:cs="Arial"/>
          <w:sz w:val="24"/>
          <w:szCs w:val="24"/>
        </w:rPr>
        <w:t>INT transformation the</w:t>
      </w:r>
      <w:r w:rsidR="00C310B9" w:rsidRPr="002505C3">
        <w:rPr>
          <w:rFonts w:ascii="Arial" w:hAnsi="Arial" w:cs="Arial"/>
          <w:sz w:val="24"/>
          <w:szCs w:val="24"/>
        </w:rPr>
        <w:t xml:space="preserve"> distribution </w:t>
      </w:r>
      <w:r w:rsidR="00CF0362" w:rsidRPr="002505C3">
        <w:rPr>
          <w:rFonts w:ascii="Arial" w:hAnsi="Arial" w:cs="Arial"/>
          <w:sz w:val="24"/>
          <w:szCs w:val="24"/>
        </w:rPr>
        <w:t xml:space="preserve">of the variable is </w:t>
      </w:r>
      <w:r w:rsidR="00C310B9" w:rsidRPr="002505C3">
        <w:rPr>
          <w:rFonts w:ascii="Arial" w:hAnsi="Arial" w:cs="Arial"/>
          <w:sz w:val="24"/>
          <w:szCs w:val="24"/>
        </w:rPr>
        <w:t xml:space="preserve">ordered </w:t>
      </w:r>
      <w:r w:rsidR="009D0AC6" w:rsidRPr="002505C3">
        <w:rPr>
          <w:rFonts w:ascii="Arial" w:hAnsi="Arial" w:cs="Arial"/>
          <w:sz w:val="24"/>
          <w:szCs w:val="24"/>
        </w:rPr>
        <w:t>from smallest to largest</w:t>
      </w:r>
      <w:r w:rsidR="00D9295B" w:rsidRPr="002505C3">
        <w:rPr>
          <w:rFonts w:ascii="Arial" w:hAnsi="Arial" w:cs="Arial"/>
          <w:sz w:val="24"/>
          <w:szCs w:val="24"/>
        </w:rPr>
        <w:t xml:space="preserve"> such as 1,</w:t>
      </w:r>
      <w:r w:rsidR="00683318" w:rsidRPr="002505C3">
        <w:rPr>
          <w:rFonts w:ascii="Arial" w:hAnsi="Arial" w:cs="Arial"/>
          <w:sz w:val="24"/>
          <w:szCs w:val="24"/>
        </w:rPr>
        <w:t xml:space="preserve"> 2, 5,</w:t>
      </w:r>
      <w:r w:rsidR="00D9295B" w:rsidRPr="002505C3">
        <w:rPr>
          <w:rFonts w:ascii="Arial" w:hAnsi="Arial" w:cs="Arial"/>
          <w:sz w:val="24"/>
          <w:szCs w:val="24"/>
        </w:rPr>
        <w:t xml:space="preserve"> 10</w:t>
      </w:r>
      <w:r w:rsidR="00A83919" w:rsidRPr="002505C3">
        <w:rPr>
          <w:rFonts w:ascii="Arial" w:hAnsi="Arial" w:cs="Arial"/>
          <w:sz w:val="24"/>
          <w:szCs w:val="24"/>
        </w:rPr>
        <w:t xml:space="preserve"> in which </w:t>
      </w:r>
      <w:r w:rsidR="00E157D4" w:rsidRPr="002505C3">
        <w:rPr>
          <w:rFonts w:ascii="Arial" w:hAnsi="Arial" w:cs="Arial"/>
          <w:sz w:val="24"/>
          <w:szCs w:val="24"/>
        </w:rPr>
        <w:t>the same distance is assumed</w:t>
      </w:r>
      <w:r w:rsidR="009D0AC6" w:rsidRPr="002505C3">
        <w:rPr>
          <w:rFonts w:ascii="Arial" w:hAnsi="Arial" w:cs="Arial"/>
          <w:sz w:val="24"/>
          <w:szCs w:val="24"/>
        </w:rPr>
        <w:t xml:space="preserve"> between each value.</w:t>
      </w:r>
    </w:p>
    <w:p w14:paraId="4725043F" w14:textId="288C82B4" w:rsidR="00CB475D" w:rsidRPr="002505C3" w:rsidRDefault="00CB475D" w:rsidP="002505C3">
      <w:pPr>
        <w:pStyle w:val="Heading1"/>
        <w:spacing w:line="360" w:lineRule="auto"/>
        <w:rPr>
          <w:rFonts w:cs="Arial"/>
          <w:sz w:val="24"/>
          <w:szCs w:val="24"/>
        </w:rPr>
      </w:pPr>
      <w:r w:rsidRPr="002505C3">
        <w:rPr>
          <w:rFonts w:cs="Arial"/>
          <w:sz w:val="24"/>
          <w:szCs w:val="24"/>
        </w:rPr>
        <w:t>Interpretation of association/effect sizes</w:t>
      </w:r>
    </w:p>
    <w:p w14:paraId="1A96A61B" w14:textId="2761BB58" w:rsidR="00771557" w:rsidRPr="002505C3" w:rsidRDefault="00D57481" w:rsidP="002505C3">
      <w:pPr>
        <w:spacing w:line="360" w:lineRule="auto"/>
        <w:rPr>
          <w:rFonts w:ascii="Arial" w:hAnsi="Arial" w:cs="Arial"/>
          <w:color w:val="201F1E"/>
          <w:sz w:val="24"/>
          <w:szCs w:val="24"/>
          <w:shd w:val="clear" w:color="auto" w:fill="FFFFFF"/>
        </w:rPr>
      </w:pPr>
      <w:r w:rsidRPr="002505C3">
        <w:rPr>
          <w:rFonts w:ascii="Arial" w:hAnsi="Arial" w:cs="Arial"/>
          <w:color w:val="201F1E"/>
          <w:sz w:val="24"/>
          <w:szCs w:val="24"/>
          <w:shd w:val="clear" w:color="auto" w:fill="FFFFFF"/>
        </w:rPr>
        <w:t>Difference in mean [metabolite] SD per 1 [unit of reproductive trait] [reproductive trait].</w:t>
      </w:r>
      <w:r w:rsidR="008407A0" w:rsidRPr="002505C3">
        <w:rPr>
          <w:rFonts w:ascii="Arial" w:hAnsi="Arial" w:cs="Arial"/>
          <w:color w:val="201F1E"/>
          <w:sz w:val="24"/>
          <w:szCs w:val="24"/>
          <w:shd w:val="clear" w:color="auto" w:fill="FFFFFF"/>
        </w:rPr>
        <w:t xml:space="preserve"> </w:t>
      </w:r>
      <w:r w:rsidR="002037E7" w:rsidRPr="002505C3">
        <w:rPr>
          <w:rFonts w:ascii="Arial" w:hAnsi="Arial" w:cs="Arial"/>
          <w:color w:val="201F1E"/>
          <w:sz w:val="24"/>
          <w:szCs w:val="24"/>
          <w:shd w:val="clear" w:color="auto" w:fill="FFFFFF"/>
        </w:rPr>
        <w:t xml:space="preserve">For example, </w:t>
      </w:r>
      <w:r w:rsidR="00C14221" w:rsidRPr="002505C3">
        <w:rPr>
          <w:rFonts w:ascii="Arial" w:hAnsi="Arial" w:cs="Arial"/>
          <w:color w:val="201F1E"/>
          <w:sz w:val="24"/>
          <w:szCs w:val="24"/>
          <w:shd w:val="clear" w:color="auto" w:fill="FFFFFF"/>
        </w:rPr>
        <w:t xml:space="preserve">difference in mean glycine SD per 1 year older age at menarche: </w:t>
      </w:r>
      <w:r w:rsidR="00771557" w:rsidRPr="002505C3">
        <w:rPr>
          <w:rFonts w:ascii="Arial" w:hAnsi="Arial" w:cs="Arial"/>
          <w:color w:val="201F1E"/>
          <w:sz w:val="24"/>
          <w:szCs w:val="24"/>
          <w:shd w:val="clear" w:color="auto" w:fill="FFFFFF"/>
        </w:rPr>
        <w:t>xx</w:t>
      </w:r>
      <w:r w:rsidR="00C14221" w:rsidRPr="002505C3">
        <w:rPr>
          <w:rFonts w:ascii="Arial" w:hAnsi="Arial" w:cs="Arial"/>
          <w:color w:val="201F1E"/>
          <w:sz w:val="24"/>
          <w:szCs w:val="24"/>
          <w:shd w:val="clear" w:color="auto" w:fill="FFFFFF"/>
        </w:rPr>
        <w:t xml:space="preserve"> (</w:t>
      </w:r>
      <w:r w:rsidR="00771557" w:rsidRPr="002505C3">
        <w:rPr>
          <w:rFonts w:ascii="Arial" w:hAnsi="Arial" w:cs="Arial"/>
          <w:color w:val="201F1E"/>
          <w:sz w:val="24"/>
          <w:szCs w:val="24"/>
          <w:shd w:val="clear" w:color="auto" w:fill="FFFFFF"/>
        </w:rPr>
        <w:t>95%CI: xx</w:t>
      </w:r>
      <w:r w:rsidR="00C14221" w:rsidRPr="002505C3">
        <w:rPr>
          <w:rFonts w:ascii="Arial" w:hAnsi="Arial" w:cs="Arial"/>
          <w:color w:val="201F1E"/>
          <w:sz w:val="24"/>
          <w:szCs w:val="24"/>
          <w:shd w:val="clear" w:color="auto" w:fill="FFFFFF"/>
        </w:rPr>
        <w:t xml:space="preserve">, </w:t>
      </w:r>
      <w:r w:rsidR="00771557" w:rsidRPr="002505C3">
        <w:rPr>
          <w:rFonts w:ascii="Arial" w:hAnsi="Arial" w:cs="Arial"/>
          <w:color w:val="201F1E"/>
          <w:sz w:val="24"/>
          <w:szCs w:val="24"/>
          <w:shd w:val="clear" w:color="auto" w:fill="FFFFFF"/>
        </w:rPr>
        <w:t>xx</w:t>
      </w:r>
      <w:r w:rsidR="00C14221" w:rsidRPr="002505C3">
        <w:rPr>
          <w:rFonts w:ascii="Arial" w:hAnsi="Arial" w:cs="Arial"/>
          <w:color w:val="201F1E"/>
          <w:sz w:val="24"/>
          <w:szCs w:val="24"/>
          <w:shd w:val="clear" w:color="auto" w:fill="FFFFFF"/>
        </w:rPr>
        <w:t xml:space="preserve">) </w:t>
      </w:r>
    </w:p>
    <w:p w14:paraId="31F3731D" w14:textId="2673DDAC" w:rsidR="00655970" w:rsidRPr="002505C3" w:rsidRDefault="00655970" w:rsidP="002505C3">
      <w:pPr>
        <w:pStyle w:val="Heading1"/>
        <w:spacing w:line="360" w:lineRule="auto"/>
        <w:rPr>
          <w:rFonts w:cs="Arial"/>
          <w:sz w:val="24"/>
          <w:szCs w:val="24"/>
        </w:rPr>
      </w:pPr>
      <w:r w:rsidRPr="002505C3">
        <w:rPr>
          <w:rFonts w:cs="Arial"/>
          <w:sz w:val="24"/>
          <w:szCs w:val="24"/>
        </w:rPr>
        <w:t>Confounders</w:t>
      </w:r>
    </w:p>
    <w:p w14:paraId="44A484F2" w14:textId="1776B22F" w:rsidR="003567A7" w:rsidRPr="002505C3" w:rsidRDefault="006C2077" w:rsidP="002505C3">
      <w:pPr>
        <w:spacing w:line="360" w:lineRule="auto"/>
        <w:rPr>
          <w:rFonts w:ascii="Arial" w:hAnsi="Arial" w:cs="Arial"/>
          <w:sz w:val="24"/>
          <w:szCs w:val="24"/>
        </w:rPr>
      </w:pPr>
      <w:r w:rsidRPr="002505C3">
        <w:rPr>
          <w:rFonts w:ascii="Arial" w:hAnsi="Arial" w:cs="Arial"/>
          <w:sz w:val="24"/>
          <w:szCs w:val="24"/>
        </w:rPr>
        <w:t xml:space="preserve">By definition, a confounder </w:t>
      </w:r>
      <w:r w:rsidR="00B73B07" w:rsidRPr="002505C3">
        <w:rPr>
          <w:rFonts w:ascii="Arial" w:hAnsi="Arial" w:cs="Arial"/>
          <w:sz w:val="24"/>
          <w:szCs w:val="24"/>
        </w:rPr>
        <w:t>should be known to</w:t>
      </w:r>
      <w:r w:rsidR="004263FF" w:rsidRPr="002505C3">
        <w:rPr>
          <w:rFonts w:ascii="Arial" w:hAnsi="Arial" w:cs="Arial"/>
          <w:sz w:val="24"/>
          <w:szCs w:val="24"/>
        </w:rPr>
        <w:t>,</w:t>
      </w:r>
      <w:r w:rsidR="00B73B07" w:rsidRPr="002505C3">
        <w:rPr>
          <w:rFonts w:ascii="Arial" w:hAnsi="Arial" w:cs="Arial"/>
          <w:sz w:val="24"/>
          <w:szCs w:val="24"/>
        </w:rPr>
        <w:t xml:space="preserve"> or </w:t>
      </w:r>
      <w:r w:rsidR="00165379" w:rsidRPr="002505C3">
        <w:rPr>
          <w:rFonts w:ascii="Arial" w:hAnsi="Arial" w:cs="Arial"/>
          <w:sz w:val="24"/>
          <w:szCs w:val="24"/>
        </w:rPr>
        <w:t>plausibly</w:t>
      </w:r>
      <w:r w:rsidR="004263FF" w:rsidRPr="002505C3">
        <w:rPr>
          <w:rFonts w:ascii="Arial" w:hAnsi="Arial" w:cs="Arial"/>
          <w:sz w:val="24"/>
          <w:szCs w:val="24"/>
        </w:rPr>
        <w:t>,</w:t>
      </w:r>
      <w:r w:rsidR="00165379" w:rsidRPr="002505C3">
        <w:rPr>
          <w:rFonts w:ascii="Arial" w:hAnsi="Arial" w:cs="Arial"/>
          <w:sz w:val="24"/>
          <w:szCs w:val="24"/>
        </w:rPr>
        <w:t xml:space="preserve"> influence both</w:t>
      </w:r>
      <w:r w:rsidR="00B73B07" w:rsidRPr="002505C3">
        <w:rPr>
          <w:rFonts w:ascii="Arial" w:hAnsi="Arial" w:cs="Arial"/>
          <w:sz w:val="24"/>
          <w:szCs w:val="24"/>
        </w:rPr>
        <w:t xml:space="preserve"> the exposure (</w:t>
      </w:r>
      <w:r w:rsidR="00154E38" w:rsidRPr="002505C3">
        <w:rPr>
          <w:rFonts w:ascii="Arial" w:hAnsi="Arial" w:cs="Arial"/>
          <w:sz w:val="24"/>
          <w:szCs w:val="24"/>
        </w:rPr>
        <w:t>reproductive traits</w:t>
      </w:r>
      <w:r w:rsidR="00B73B07" w:rsidRPr="002505C3">
        <w:rPr>
          <w:rFonts w:ascii="Arial" w:hAnsi="Arial" w:cs="Arial"/>
          <w:sz w:val="24"/>
          <w:szCs w:val="24"/>
        </w:rPr>
        <w:t>) and outcome</w:t>
      </w:r>
      <w:r w:rsidR="00165379" w:rsidRPr="002505C3">
        <w:rPr>
          <w:rFonts w:ascii="Arial" w:hAnsi="Arial" w:cs="Arial"/>
          <w:sz w:val="24"/>
          <w:szCs w:val="24"/>
        </w:rPr>
        <w:t xml:space="preserve"> </w:t>
      </w:r>
      <w:r w:rsidR="00B73B07" w:rsidRPr="002505C3">
        <w:rPr>
          <w:rFonts w:ascii="Arial" w:hAnsi="Arial" w:cs="Arial"/>
          <w:sz w:val="24"/>
          <w:szCs w:val="24"/>
        </w:rPr>
        <w:t>(</w:t>
      </w:r>
      <w:r w:rsidR="00274894" w:rsidRPr="002505C3">
        <w:rPr>
          <w:rFonts w:ascii="Arial" w:hAnsi="Arial" w:cs="Arial"/>
          <w:sz w:val="24"/>
          <w:szCs w:val="24"/>
        </w:rPr>
        <w:t>metabolites</w:t>
      </w:r>
      <w:r w:rsidR="00B73B07" w:rsidRPr="002505C3">
        <w:rPr>
          <w:rFonts w:ascii="Arial" w:hAnsi="Arial" w:cs="Arial"/>
          <w:sz w:val="24"/>
          <w:szCs w:val="24"/>
        </w:rPr>
        <w:t>)</w:t>
      </w:r>
      <w:r w:rsidR="00165379" w:rsidRPr="002505C3">
        <w:rPr>
          <w:rFonts w:ascii="Arial" w:hAnsi="Arial" w:cs="Arial"/>
          <w:sz w:val="24"/>
          <w:szCs w:val="24"/>
        </w:rPr>
        <w:t>.</w:t>
      </w:r>
      <w:r w:rsidR="00EF7EBE" w:rsidRPr="002505C3">
        <w:rPr>
          <w:rFonts w:ascii="Arial" w:hAnsi="Arial" w:cs="Arial"/>
          <w:sz w:val="24"/>
          <w:szCs w:val="24"/>
        </w:rPr>
        <w:t xml:space="preserve"> Directed acyclic graphs</w:t>
      </w:r>
      <w:r w:rsidR="006E7FBD" w:rsidRPr="002505C3">
        <w:rPr>
          <w:rFonts w:ascii="Arial" w:hAnsi="Arial" w:cs="Arial"/>
          <w:sz w:val="24"/>
          <w:szCs w:val="24"/>
        </w:rPr>
        <w:t xml:space="preserve"> (DAGs)</w:t>
      </w:r>
      <w:r w:rsidR="00B73B07" w:rsidRPr="002505C3">
        <w:rPr>
          <w:rFonts w:ascii="Arial" w:hAnsi="Arial" w:cs="Arial"/>
          <w:sz w:val="24"/>
          <w:szCs w:val="24"/>
        </w:rPr>
        <w:t>, informed by</w:t>
      </w:r>
      <w:r w:rsidR="00EF7EBE" w:rsidRPr="002505C3">
        <w:rPr>
          <w:rFonts w:ascii="Arial" w:hAnsi="Arial" w:cs="Arial"/>
          <w:sz w:val="24"/>
          <w:szCs w:val="24"/>
        </w:rPr>
        <w:t xml:space="preserve"> knowledge</w:t>
      </w:r>
      <w:r w:rsidR="00B73B07" w:rsidRPr="002505C3">
        <w:rPr>
          <w:rFonts w:ascii="Arial" w:hAnsi="Arial" w:cs="Arial"/>
          <w:sz w:val="24"/>
          <w:szCs w:val="24"/>
        </w:rPr>
        <w:t xml:space="preserve"> from the literature</w:t>
      </w:r>
      <w:r w:rsidR="00EF7EBE" w:rsidRPr="002505C3">
        <w:rPr>
          <w:rFonts w:ascii="Arial" w:hAnsi="Arial" w:cs="Arial"/>
          <w:sz w:val="24"/>
          <w:szCs w:val="24"/>
        </w:rPr>
        <w:t xml:space="preserve"> </w:t>
      </w:r>
      <w:r w:rsidR="0081341F" w:rsidRPr="002505C3">
        <w:rPr>
          <w:rFonts w:ascii="Arial" w:hAnsi="Arial" w:cs="Arial"/>
          <w:sz w:val="24"/>
          <w:szCs w:val="24"/>
        </w:rPr>
        <w:t xml:space="preserve">are </w:t>
      </w:r>
      <w:r w:rsidR="00EF7EBE" w:rsidRPr="002505C3">
        <w:rPr>
          <w:rFonts w:ascii="Arial" w:hAnsi="Arial" w:cs="Arial"/>
          <w:sz w:val="24"/>
          <w:szCs w:val="24"/>
        </w:rPr>
        <w:t xml:space="preserve">used to decide what to </w:t>
      </w:r>
      <w:r w:rsidR="00EF7EBE" w:rsidRPr="002505C3">
        <w:rPr>
          <w:rFonts w:ascii="Arial" w:hAnsi="Arial" w:cs="Arial"/>
          <w:sz w:val="24"/>
          <w:szCs w:val="24"/>
        </w:rPr>
        <w:lastRenderedPageBreak/>
        <w:t>include as potential confounders</w:t>
      </w:r>
      <w:r w:rsidR="00B73B07" w:rsidRPr="002505C3">
        <w:rPr>
          <w:rFonts w:ascii="Arial" w:hAnsi="Arial" w:cs="Arial"/>
          <w:sz w:val="24"/>
          <w:szCs w:val="24"/>
        </w:rPr>
        <w:t xml:space="preserve">. </w:t>
      </w:r>
      <w:r w:rsidR="00AA49E6">
        <w:rPr>
          <w:rFonts w:ascii="Arial" w:hAnsi="Arial" w:cs="Arial"/>
          <w:sz w:val="24"/>
          <w:szCs w:val="24"/>
        </w:rPr>
        <w:t>Where possible, we will use</w:t>
      </w:r>
      <w:r w:rsidR="00B73B07" w:rsidRPr="002505C3">
        <w:rPr>
          <w:rFonts w:ascii="Arial" w:hAnsi="Arial" w:cs="Arial"/>
          <w:sz w:val="24"/>
          <w:szCs w:val="24"/>
        </w:rPr>
        <w:t xml:space="preserve"> measurements of confounders obtained before the exposure and outcome assessments</w:t>
      </w:r>
      <w:r w:rsidR="00AA49E6">
        <w:rPr>
          <w:rFonts w:ascii="Arial" w:hAnsi="Arial" w:cs="Arial"/>
          <w:sz w:val="24"/>
          <w:szCs w:val="24"/>
        </w:rPr>
        <w:t xml:space="preserve">. However, given </w:t>
      </w:r>
      <w:r w:rsidR="00B51B25">
        <w:rPr>
          <w:rFonts w:ascii="Arial" w:hAnsi="Arial" w:cs="Arial"/>
          <w:sz w:val="24"/>
          <w:szCs w:val="24"/>
        </w:rPr>
        <w:t xml:space="preserve">we are using UKB, </w:t>
      </w:r>
      <w:r w:rsidR="00B51B25" w:rsidRPr="00B51B25">
        <w:rPr>
          <w:rFonts w:ascii="Arial" w:hAnsi="Arial" w:cs="Arial"/>
          <w:sz w:val="24"/>
          <w:szCs w:val="24"/>
        </w:rPr>
        <w:t xml:space="preserve">data on confounders </w:t>
      </w:r>
      <w:r w:rsidR="00F65839">
        <w:rPr>
          <w:rFonts w:ascii="Arial" w:hAnsi="Arial" w:cs="Arial"/>
          <w:sz w:val="24"/>
          <w:szCs w:val="24"/>
        </w:rPr>
        <w:t>are likely</w:t>
      </w:r>
      <w:r w:rsidR="00B51B25" w:rsidRPr="00B51B25">
        <w:rPr>
          <w:rFonts w:ascii="Arial" w:hAnsi="Arial" w:cs="Arial"/>
          <w:sz w:val="24"/>
          <w:szCs w:val="24"/>
        </w:rPr>
        <w:t xml:space="preserve"> obtained from the baseline assessmen</w:t>
      </w:r>
      <w:r w:rsidR="00B51B25">
        <w:rPr>
          <w:rFonts w:ascii="Arial" w:hAnsi="Arial" w:cs="Arial"/>
          <w:sz w:val="24"/>
          <w:szCs w:val="24"/>
        </w:rPr>
        <w:t>t</w:t>
      </w:r>
      <w:r w:rsidR="00F65839">
        <w:rPr>
          <w:rFonts w:ascii="Arial" w:hAnsi="Arial" w:cs="Arial"/>
          <w:sz w:val="24"/>
          <w:szCs w:val="24"/>
        </w:rPr>
        <w:t xml:space="preserve"> which occurs after, say age at menarche. This will be added as a discussion point </w:t>
      </w:r>
      <w:r w:rsidR="00D929BB">
        <w:rPr>
          <w:rFonts w:ascii="Arial" w:hAnsi="Arial" w:cs="Arial"/>
          <w:sz w:val="24"/>
          <w:szCs w:val="24"/>
        </w:rPr>
        <w:t>in the paper.</w:t>
      </w:r>
    </w:p>
    <w:p w14:paraId="5EE0F56B" w14:textId="293E4589" w:rsidR="00943122" w:rsidRPr="002505C3" w:rsidRDefault="00FA0CA2" w:rsidP="002505C3">
      <w:pPr>
        <w:spacing w:line="360" w:lineRule="auto"/>
        <w:rPr>
          <w:rFonts w:ascii="Arial" w:hAnsi="Arial" w:cs="Arial"/>
          <w:sz w:val="24"/>
          <w:szCs w:val="24"/>
        </w:rPr>
      </w:pPr>
      <w:r w:rsidRPr="00FA0CA2">
        <w:rPr>
          <w:rFonts w:ascii="Arial" w:hAnsi="Arial" w:cs="Arial"/>
          <w:sz w:val="24"/>
          <w:szCs w:val="24"/>
        </w:rPr>
        <w:t xml:space="preserve">For multivariable analyses, confounders were defined a priori based on them being known or plausible causal factors for reproductive traits and cardiovascular risk via higher/lower metabolites. A minimal set of adjustments </w:t>
      </w:r>
      <w:r>
        <w:rPr>
          <w:rFonts w:ascii="Arial" w:hAnsi="Arial" w:cs="Arial"/>
          <w:sz w:val="24"/>
          <w:szCs w:val="24"/>
        </w:rPr>
        <w:t>will be</w:t>
      </w:r>
      <w:r w:rsidRPr="00FA0CA2">
        <w:rPr>
          <w:rFonts w:ascii="Arial" w:hAnsi="Arial" w:cs="Arial"/>
          <w:sz w:val="24"/>
          <w:szCs w:val="24"/>
        </w:rPr>
        <w:t xml:space="preserve"> made in the main multivariable regression analyses as most confounders were not assessed prior to or around when the reproductive traits occurred. Specifically, we </w:t>
      </w:r>
      <w:r w:rsidR="001F4162">
        <w:rPr>
          <w:rFonts w:ascii="Arial" w:hAnsi="Arial" w:cs="Arial"/>
          <w:sz w:val="24"/>
          <w:szCs w:val="24"/>
        </w:rPr>
        <w:t>will adjust</w:t>
      </w:r>
      <w:r w:rsidRPr="00FA0CA2">
        <w:rPr>
          <w:rFonts w:ascii="Arial" w:hAnsi="Arial" w:cs="Arial"/>
          <w:sz w:val="24"/>
          <w:szCs w:val="24"/>
        </w:rPr>
        <w:t xml:space="preserve"> for education as a categorical variable (University, A-levels, O levels (or equivalent) or other), age at baseline and retrospectively reported body size at age 10 (average, thinner, plumper) in all regression analyses. In additional analyses we also partially adjusted for the full set of defined confounders using baseline measurements (mostly after the occurrence of exposures) as correlates of the before exposure measures (see below in statistical analyses).</w:t>
      </w:r>
      <w:r w:rsidR="00BB6DB7">
        <w:rPr>
          <w:rFonts w:ascii="Arial" w:hAnsi="Arial" w:cs="Arial"/>
          <w:sz w:val="24"/>
          <w:szCs w:val="24"/>
        </w:rPr>
        <w:t xml:space="preserve"> </w:t>
      </w:r>
      <w:r w:rsidR="00D90A2B" w:rsidRPr="002505C3">
        <w:rPr>
          <w:rFonts w:ascii="Arial" w:hAnsi="Arial" w:cs="Arial"/>
          <w:sz w:val="24"/>
          <w:szCs w:val="24"/>
        </w:rPr>
        <w:t>Visual representation of potential causal relationships</w:t>
      </w:r>
      <w:r w:rsidR="004210D0" w:rsidRPr="002505C3">
        <w:rPr>
          <w:rFonts w:ascii="Arial" w:hAnsi="Arial" w:cs="Arial"/>
          <w:sz w:val="24"/>
          <w:szCs w:val="24"/>
        </w:rPr>
        <w:t xml:space="preserve"> between</w:t>
      </w:r>
      <w:r w:rsidR="00CB475D" w:rsidRPr="002505C3">
        <w:rPr>
          <w:rFonts w:ascii="Arial" w:hAnsi="Arial" w:cs="Arial"/>
          <w:sz w:val="24"/>
          <w:szCs w:val="24"/>
        </w:rPr>
        <w:t xml:space="preserve"> </w:t>
      </w:r>
      <w:bookmarkStart w:id="0" w:name="_Hlk103077929"/>
      <w:r w:rsidR="00D97C92">
        <w:rPr>
          <w:rFonts w:ascii="Arial" w:hAnsi="Arial" w:cs="Arial"/>
          <w:sz w:val="24"/>
          <w:szCs w:val="24"/>
        </w:rPr>
        <w:t>parity</w:t>
      </w:r>
      <w:r w:rsidR="004210D0" w:rsidRPr="002505C3">
        <w:rPr>
          <w:rFonts w:ascii="Arial" w:hAnsi="Arial" w:cs="Arial"/>
          <w:sz w:val="24"/>
          <w:szCs w:val="24"/>
        </w:rPr>
        <w:t xml:space="preserve"> </w:t>
      </w:r>
      <w:bookmarkEnd w:id="0"/>
      <w:r w:rsidR="004210D0" w:rsidRPr="002505C3">
        <w:rPr>
          <w:rFonts w:ascii="Arial" w:hAnsi="Arial" w:cs="Arial"/>
          <w:sz w:val="24"/>
          <w:szCs w:val="24"/>
        </w:rPr>
        <w:t xml:space="preserve">(exposure) and </w:t>
      </w:r>
      <w:r w:rsidR="00274894" w:rsidRPr="002505C3">
        <w:rPr>
          <w:rFonts w:ascii="Arial" w:hAnsi="Arial" w:cs="Arial"/>
          <w:sz w:val="24"/>
          <w:szCs w:val="24"/>
        </w:rPr>
        <w:t>metabolites</w:t>
      </w:r>
      <w:r w:rsidR="00C76B94" w:rsidRPr="002505C3">
        <w:rPr>
          <w:rFonts w:ascii="Arial" w:hAnsi="Arial" w:cs="Arial"/>
          <w:sz w:val="24"/>
          <w:szCs w:val="24"/>
        </w:rPr>
        <w:t xml:space="preserve"> </w:t>
      </w:r>
      <w:r w:rsidR="004210D0" w:rsidRPr="002505C3">
        <w:rPr>
          <w:rFonts w:ascii="Arial" w:hAnsi="Arial" w:cs="Arial"/>
          <w:sz w:val="24"/>
          <w:szCs w:val="24"/>
        </w:rPr>
        <w:t xml:space="preserve">(outcome), whilst accounting for </w:t>
      </w:r>
      <w:r w:rsidR="00DD562C" w:rsidRPr="002505C3">
        <w:rPr>
          <w:rFonts w:ascii="Arial" w:hAnsi="Arial" w:cs="Arial"/>
          <w:sz w:val="24"/>
          <w:szCs w:val="24"/>
        </w:rPr>
        <w:t>potential</w:t>
      </w:r>
      <w:r w:rsidR="007B5552">
        <w:rPr>
          <w:rFonts w:ascii="Arial" w:hAnsi="Arial" w:cs="Arial"/>
          <w:sz w:val="24"/>
          <w:szCs w:val="24"/>
        </w:rPr>
        <w:t>:</w:t>
      </w:r>
      <w:r w:rsidR="007B5552" w:rsidRPr="002505C3">
        <w:rPr>
          <w:rFonts w:ascii="Arial" w:hAnsi="Arial" w:cs="Arial"/>
          <w:sz w:val="24"/>
          <w:szCs w:val="24"/>
        </w:rPr>
        <w:t xml:space="preserve"> </w:t>
      </w:r>
    </w:p>
    <w:p w14:paraId="200BB752" w14:textId="77777777" w:rsidR="00A83D58" w:rsidRPr="002505C3" w:rsidRDefault="00A83D58" w:rsidP="002505C3">
      <w:pPr>
        <w:spacing w:line="360" w:lineRule="auto"/>
        <w:rPr>
          <w:rFonts w:ascii="Arial" w:hAnsi="Arial" w:cs="Arial"/>
          <w:sz w:val="24"/>
          <w:szCs w:val="24"/>
        </w:rPr>
      </w:pPr>
    </w:p>
    <w:p w14:paraId="35E31CDE" w14:textId="5337E61D" w:rsidR="00A83D58" w:rsidRPr="002505C3" w:rsidRDefault="00055608" w:rsidP="002505C3">
      <w:pPr>
        <w:spacing w:line="360" w:lineRule="auto"/>
        <w:rPr>
          <w:rFonts w:ascii="Arial" w:hAnsi="Arial" w:cs="Arial"/>
          <w:sz w:val="24"/>
          <w:szCs w:val="24"/>
        </w:rPr>
      </w:pPr>
      <w:r>
        <w:rPr>
          <w:noProof/>
        </w:rPr>
        <mc:AlternateContent>
          <mc:Choice Requires="wps">
            <w:drawing>
              <wp:anchor distT="0" distB="0" distL="114300" distR="114300" simplePos="0" relativeHeight="251661312" behindDoc="0" locked="0" layoutInCell="1" allowOverlap="1" wp14:anchorId="507686CF" wp14:editId="26B380CE">
                <wp:simplePos x="0" y="0"/>
                <wp:positionH relativeFrom="column">
                  <wp:posOffset>2738637</wp:posOffset>
                </wp:positionH>
                <wp:positionV relativeFrom="paragraph">
                  <wp:posOffset>1786327</wp:posOffset>
                </wp:positionV>
                <wp:extent cx="1568450" cy="447903"/>
                <wp:effectExtent l="0" t="0" r="0" b="0"/>
                <wp:wrapNone/>
                <wp:docPr id="4" name="TextBox 6"/>
                <wp:cNvGraphicFramePr/>
                <a:graphic xmlns:a="http://schemas.openxmlformats.org/drawingml/2006/main">
                  <a:graphicData uri="http://schemas.microsoft.com/office/word/2010/wordprocessingShape">
                    <wps:wsp>
                      <wps:cNvSpPr txBox="1"/>
                      <wps:spPr>
                        <a:xfrm>
                          <a:off x="0" y="0"/>
                          <a:ext cx="1568450" cy="447903"/>
                        </a:xfrm>
                        <a:prstGeom prst="rect">
                          <a:avLst/>
                        </a:prstGeom>
                        <a:noFill/>
                      </wps:spPr>
                      <wps:txbx>
                        <w:txbxContent>
                          <w:p w14:paraId="09E6CEA3" w14:textId="0CD8EE69" w:rsidR="00055608" w:rsidRPr="0018770C" w:rsidRDefault="00FA426B" w:rsidP="00055608">
                            <w:pPr>
                              <w:jc w:val="center"/>
                              <w:rPr>
                                <w:rFonts w:ascii="Arial" w:hAnsi="Arial" w:cs="Arial"/>
                                <w:sz w:val="12"/>
                                <w:szCs w:val="12"/>
                              </w:rPr>
                            </w:pPr>
                            <w:r>
                              <w:rPr>
                                <w:rFonts w:ascii="Arial" w:hAnsi="Arial" w:cs="Arial"/>
                                <w:color w:val="000000" w:themeColor="text1"/>
                                <w:kern w:val="24"/>
                                <w:sz w:val="20"/>
                                <w:szCs w:val="20"/>
                              </w:rPr>
                              <w:t>Age at baseline</w:t>
                            </w:r>
                          </w:p>
                        </w:txbxContent>
                      </wps:txbx>
                      <wps:bodyPr wrap="square" rtlCol="0">
                        <a:noAutofit/>
                      </wps:bodyPr>
                    </wps:wsp>
                  </a:graphicData>
                </a:graphic>
                <wp14:sizeRelH relativeFrom="margin">
                  <wp14:pctWidth>0</wp14:pctWidth>
                </wp14:sizeRelH>
              </wp:anchor>
            </w:drawing>
          </mc:Choice>
          <mc:Fallback>
            <w:pict>
              <v:shapetype w14:anchorId="507686CF" id="_x0000_t202" coordsize="21600,21600" o:spt="202" path="m,l,21600r21600,l21600,xe">
                <v:stroke joinstyle="miter"/>
                <v:path gradientshapeok="t" o:connecttype="rect"/>
              </v:shapetype>
              <v:shape id="TextBox 6" o:spid="_x0000_s1026" type="#_x0000_t202" style="position:absolute;margin-left:215.65pt;margin-top:140.65pt;width:123.5pt;height:35.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" filled="f" stroked="f">
                <v:textbox>
                  <w:txbxContent>
                    <w:p w14:paraId="09E6CEA3" w14:textId="0CD8EE69" w:rsidR="00055608" w:rsidRPr="0018770C" w:rsidRDefault="00FA426B" w:rsidP="00055608">
                      <w:pPr>
                        <w:jc w:val="center"/>
                        <w:rPr>
                          <w:rFonts w:ascii="Arial" w:hAnsi="Arial" w:cs="Arial"/>
                          <w:sz w:val="12"/>
                          <w:szCs w:val="12"/>
                        </w:rPr>
                      </w:pPr>
                      <w:r>
                        <w:rPr>
                          <w:rFonts w:ascii="Arial" w:hAnsi="Arial" w:cs="Arial"/>
                          <w:color w:val="000000" w:themeColor="text1"/>
                          <w:kern w:val="24"/>
                          <w:sz w:val="20"/>
                          <w:szCs w:val="20"/>
                        </w:rPr>
                        <w:t>Age at baseline</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B4654C2" wp14:editId="0A4154BF">
                <wp:simplePos x="0" y="0"/>
                <wp:positionH relativeFrom="column">
                  <wp:posOffset>3003550</wp:posOffset>
                </wp:positionH>
                <wp:positionV relativeFrom="paragraph">
                  <wp:posOffset>1606550</wp:posOffset>
                </wp:positionV>
                <wp:extent cx="234950" cy="234950"/>
                <wp:effectExtent l="38100" t="38100" r="31750" b="31750"/>
                <wp:wrapNone/>
                <wp:docPr id="3" name="Straight Arrow Connector 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H="1" flipV="1">
                          <a:off x="0" y="0"/>
                          <a:ext cx="234950" cy="234950"/>
                        </a:xfrm>
                        <a:prstGeom prst="straightConnector1">
                          <a:avLst/>
                        </a:prstGeom>
                        <a:noFill/>
                        <a:ln w="28575" cap="flat" cmpd="sng" algn="ctr">
                          <a:solidFill>
                            <a:sysClr val="windowText" lastClr="000000"/>
                          </a:solidFill>
                          <a:prstDash val="solid"/>
                          <a:miter lim="800000"/>
                          <a:tailEnd type="triangle"/>
                        </a:ln>
                        <a:effectLst/>
                      </wps:spPr>
                      <wps:bodyPr/>
                    </wps:wsp>
                  </a:graphicData>
                </a:graphic>
                <wp14:sizeRelH relativeFrom="margin">
                  <wp14:pctWidth>0</wp14:pctWidth>
                </wp14:sizeRelH>
                <wp14:sizeRelV relativeFrom="margin">
                  <wp14:pctHeight>0</wp14:pctHeight>
                </wp14:sizeRelV>
              </wp:anchor>
            </w:drawing>
          </mc:Choice>
          <mc:Fallback>
            <w:pict>
              <v:shapetype w14:anchorId="1D618775" id="_x0000_t32" coordsize="21600,21600" o:spt="32" o:oned="t" path="m,l21600,21600e" filled="f">
                <v:path arrowok="t" fillok="f" o:connecttype="none"/>
                <o:lock v:ext="edit" shapetype="t"/>
              </v:shapetype>
              <v:shape id="Straight Arrow Connector 3" o:spid="_x0000_s1026" type="#_x0000_t32" style="position:absolute;margin-left:236.5pt;margin-top:126.5pt;width:18.5pt;height:18.5pt;flip:x 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" strokecolor="windowText" strokeweight="2.25pt">
                <v:stroke endarrow="block" joinstyle="miter"/>
                <o:lock v:ext="edit" shapetype="f"/>
              </v:shape>
            </w:pict>
          </mc:Fallback>
        </mc:AlternateContent>
      </w:r>
      <w:r w:rsidR="004316B9" w:rsidRPr="002505C3">
        <w:rPr>
          <w:rFonts w:ascii="Arial" w:hAnsi="Arial" w:cs="Arial"/>
          <w:noProof/>
          <w:sz w:val="24"/>
          <w:szCs w:val="24"/>
        </w:rPr>
        <mc:AlternateContent>
          <mc:Choice Requires="wpg">
            <w:drawing>
              <wp:inline distT="0" distB="0" distL="0" distR="0" wp14:anchorId="739574FF" wp14:editId="4EC91601">
                <wp:extent cx="3435350" cy="2041542"/>
                <wp:effectExtent l="0" t="0" r="0" b="0"/>
                <wp:docPr id="1" name="Group 1"/>
                <wp:cNvGraphicFramePr/>
                <a:graphic xmlns:a="http://schemas.openxmlformats.org/drawingml/2006/main">
                  <a:graphicData uri="http://schemas.microsoft.com/office/word/2010/wordprocessingGroup">
                    <wpg:wgp>
                      <wpg:cNvGrpSpPr/>
                      <wpg:grpSpPr>
                        <a:xfrm>
                          <a:off x="0" y="0"/>
                          <a:ext cx="3435350" cy="2041542"/>
                          <a:chOff x="188279" y="495522"/>
                          <a:chExt cx="2878771" cy="2041542"/>
                        </a:xfrm>
                      </wpg:grpSpPr>
                      <wpg:grpSp>
                        <wpg:cNvPr id="2" name="Group 57"/>
                        <wpg:cNvGrpSpPr/>
                        <wpg:grpSpPr>
                          <a:xfrm>
                            <a:off x="188279" y="495522"/>
                            <a:ext cx="2878771" cy="2041542"/>
                            <a:chOff x="1032575" y="193450"/>
                            <a:chExt cx="2996115" cy="1794750"/>
                          </a:xfrm>
                        </wpg:grpSpPr>
                        <wps:wsp>
                          <wps:cNvPr id="11" name="TextBox 3"/>
                          <wps:cNvSpPr txBox="1"/>
                          <wps:spPr>
                            <a:xfrm>
                              <a:off x="1032575" y="1393745"/>
                              <a:ext cx="834957" cy="594455"/>
                            </a:xfrm>
                            <a:prstGeom prst="rect">
                              <a:avLst/>
                            </a:prstGeom>
                            <a:noFill/>
                          </wps:spPr>
                          <wps:txbx>
                            <w:txbxContent>
                              <w:p w14:paraId="3D6CF378" w14:textId="2B111582" w:rsidR="00D60F22" w:rsidRPr="0018770C" w:rsidRDefault="00731AE0" w:rsidP="004316B9">
                                <w:pPr>
                                  <w:rPr>
                                    <w:rFonts w:ascii="Arial" w:hAnsi="Arial" w:cs="Arial"/>
                                    <w:sz w:val="20"/>
                                    <w:szCs w:val="20"/>
                                  </w:rPr>
                                </w:pPr>
                                <w:r>
                                  <w:rPr>
                                    <w:rFonts w:ascii="Arial" w:hAnsi="Arial" w:cs="Arial"/>
                                    <w:color w:val="000000" w:themeColor="text1"/>
                                    <w:kern w:val="24"/>
                                    <w:sz w:val="20"/>
                                    <w:szCs w:val="20"/>
                                  </w:rPr>
                                  <w:t>Reproductive traits</w:t>
                                </w:r>
                                <w:r w:rsidR="00D60F22" w:rsidRPr="0018770C">
                                  <w:rPr>
                                    <w:rFonts w:ascii="Arial" w:hAnsi="Arial" w:cs="Arial"/>
                                    <w:color w:val="000000" w:themeColor="text1"/>
                                    <w:kern w:val="24"/>
                                    <w:sz w:val="20"/>
                                    <w:szCs w:val="20"/>
                                  </w:rPr>
                                  <w:t xml:space="preserve"> (x)</w:t>
                                </w:r>
                              </w:p>
                            </w:txbxContent>
                          </wps:txbx>
                          <wps:bodyPr wrap="square" rtlCol="0">
                            <a:noAutofit/>
                          </wps:bodyPr>
                        </wps:wsp>
                        <wps:wsp>
                          <wps:cNvPr id="12" name="Straight Arrow Connector 12"/>
                          <wps:cNvCnPr>
                            <a:cxnSpLocks/>
                          </wps:cNvCnPr>
                          <wps:spPr>
                            <a:xfrm flipV="1">
                              <a:off x="1867600" y="1524153"/>
                              <a:ext cx="1134408" cy="8844"/>
                            </a:xfrm>
                            <a:prstGeom prst="straightConnector1">
                              <a:avLst/>
                            </a:prstGeom>
                            <a:noFill/>
                            <a:ln w="28575" cap="flat" cmpd="sng" algn="ctr">
                              <a:solidFill>
                                <a:sysClr val="windowText" lastClr="000000"/>
                              </a:solidFill>
                              <a:prstDash val="solid"/>
                              <a:miter lim="800000"/>
                              <a:tailEnd type="triangle"/>
                            </a:ln>
                            <a:effectLst/>
                          </wps:spPr>
                          <wps:bodyPr/>
                        </wps:wsp>
                        <wps:wsp>
                          <wps:cNvPr id="13" name="TextBox 6"/>
                          <wps:cNvSpPr txBox="1"/>
                          <wps:spPr>
                            <a:xfrm>
                              <a:off x="3019106" y="1370088"/>
                              <a:ext cx="1009584" cy="393762"/>
                            </a:xfrm>
                            <a:prstGeom prst="rect">
                              <a:avLst/>
                            </a:prstGeom>
                            <a:noFill/>
                          </wps:spPr>
                          <wps:txbx>
                            <w:txbxContent>
                              <w:p w14:paraId="01450FF7" w14:textId="77777777" w:rsidR="00D60F22" w:rsidRPr="0018770C" w:rsidRDefault="00D60F22" w:rsidP="004316B9">
                                <w:pPr>
                                  <w:jc w:val="center"/>
                                  <w:rPr>
                                    <w:rFonts w:ascii="Arial" w:hAnsi="Arial" w:cs="Arial"/>
                                    <w:sz w:val="12"/>
                                    <w:szCs w:val="12"/>
                                  </w:rPr>
                                </w:pPr>
                                <w:r>
                                  <w:rPr>
                                    <w:rFonts w:ascii="Arial" w:hAnsi="Arial" w:cs="Arial"/>
                                    <w:color w:val="000000" w:themeColor="text1"/>
                                    <w:kern w:val="24"/>
                                    <w:sz w:val="20"/>
                                    <w:szCs w:val="20"/>
                                  </w:rPr>
                                  <w:t xml:space="preserve">Metabolites </w:t>
                                </w:r>
                                <w:r w:rsidRPr="0018770C">
                                  <w:rPr>
                                    <w:rFonts w:ascii="Arial" w:hAnsi="Arial" w:cs="Arial"/>
                                    <w:color w:val="000000" w:themeColor="text1"/>
                                    <w:kern w:val="24"/>
                                    <w:sz w:val="20"/>
                                    <w:szCs w:val="20"/>
                                  </w:rPr>
                                  <w:t>(y)</w:t>
                                </w:r>
                              </w:p>
                            </w:txbxContent>
                          </wps:txbx>
                          <wps:bodyPr wrap="square" rtlCol="0">
                            <a:noAutofit/>
                          </wps:bodyPr>
                        </wps:wsp>
                        <wps:wsp>
                          <wps:cNvPr id="14" name="TextBox 10"/>
                          <wps:cNvSpPr txBox="1"/>
                          <wps:spPr>
                            <a:xfrm>
                              <a:off x="1736134" y="193450"/>
                              <a:ext cx="2246171" cy="1019711"/>
                            </a:xfrm>
                            <a:prstGeom prst="rect">
                              <a:avLst/>
                            </a:prstGeom>
                            <a:noFill/>
                          </wps:spPr>
                          <wps:txbx>
                            <w:txbxContent>
                              <w:p w14:paraId="23250DFC" w14:textId="35054241" w:rsidR="00DB4EED" w:rsidRPr="00154E38" w:rsidRDefault="00091E9D" w:rsidP="00091E9D">
                                <w:pPr>
                                  <w:ind w:left="720" w:hanging="360"/>
                                  <w:rPr>
                                    <w:rFonts w:ascii="Arial" w:hAnsi="Arial" w:cs="Arial"/>
                                  </w:rPr>
                                </w:pPr>
                                <w:r w:rsidRPr="00154E38">
                                  <w:rPr>
                                    <w:rFonts w:ascii="Arial" w:hAnsi="Arial" w:cs="Arial"/>
                                  </w:rPr>
                                  <w:t>Confounders (prior to exposure)</w:t>
                                </w:r>
                              </w:p>
                              <w:p w14:paraId="07B15AEB" w14:textId="6CB484CB" w:rsidR="00D60F22" w:rsidRDefault="00731AE0" w:rsidP="00F97F6D">
                                <w:pPr>
                                  <w:pStyle w:val="NoSpacing"/>
                                  <w:numPr>
                                    <w:ilvl w:val="0"/>
                                    <w:numId w:val="20"/>
                                  </w:numPr>
                                  <w:rPr>
                                    <w:rFonts w:ascii="Arial" w:hAnsi="Arial" w:cs="Arial"/>
                                    <w:sz w:val="20"/>
                                    <w:szCs w:val="20"/>
                                  </w:rPr>
                                </w:pPr>
                                <w:r>
                                  <w:rPr>
                                    <w:rFonts w:ascii="Arial" w:hAnsi="Arial" w:cs="Arial"/>
                                    <w:sz w:val="20"/>
                                    <w:szCs w:val="20"/>
                                  </w:rPr>
                                  <w:t xml:space="preserve">Education </w:t>
                                </w:r>
                              </w:p>
                              <w:p w14:paraId="339655BE" w14:textId="25CE0342" w:rsidR="00D60F22" w:rsidRDefault="00D60F22" w:rsidP="006D4C54">
                                <w:pPr>
                                  <w:pStyle w:val="NoSpacing"/>
                                  <w:ind w:left="720"/>
                                  <w:rPr>
                                    <w:rFonts w:ascii="Arial" w:hAnsi="Arial" w:cs="Arial"/>
                                    <w:sz w:val="20"/>
                                    <w:szCs w:val="20"/>
                                  </w:rPr>
                                </w:pPr>
                              </w:p>
                              <w:p w14:paraId="15B36CA0" w14:textId="109B3F09" w:rsidR="00D60F22" w:rsidRDefault="00D60F22" w:rsidP="00F97F6D">
                                <w:pPr>
                                  <w:pStyle w:val="NoSpacing"/>
                                  <w:numPr>
                                    <w:ilvl w:val="0"/>
                                    <w:numId w:val="20"/>
                                  </w:numPr>
                                  <w:rPr>
                                    <w:rFonts w:ascii="Arial" w:hAnsi="Arial" w:cs="Arial"/>
                                    <w:sz w:val="20"/>
                                    <w:szCs w:val="20"/>
                                  </w:rPr>
                                </w:pPr>
                                <w:r>
                                  <w:rPr>
                                    <w:rFonts w:ascii="Arial" w:hAnsi="Arial" w:cs="Arial"/>
                                    <w:sz w:val="20"/>
                                    <w:szCs w:val="20"/>
                                  </w:rPr>
                                  <w:t>BMI</w:t>
                                </w:r>
                                <w:r w:rsidR="00C85DF7">
                                  <w:rPr>
                                    <w:rFonts w:ascii="Arial" w:hAnsi="Arial" w:cs="Arial"/>
                                    <w:sz w:val="20"/>
                                    <w:szCs w:val="20"/>
                                  </w:rPr>
                                  <w:t xml:space="preserve"> </w:t>
                                </w:r>
                              </w:p>
                              <w:p w14:paraId="39F98B8A" w14:textId="77777777" w:rsidR="00D60F22" w:rsidRPr="0018770C" w:rsidRDefault="00D60F22" w:rsidP="004316B9">
                                <w:pPr>
                                  <w:rPr>
                                    <w:rFonts w:ascii="Arial" w:hAnsi="Arial" w:cs="Arial"/>
                                  </w:rPr>
                                </w:pPr>
                              </w:p>
                            </w:txbxContent>
                          </wps:txbx>
                          <wps:bodyPr wrap="square" rtlCol="0">
                            <a:noAutofit/>
                          </wps:bodyPr>
                        </wps:wsp>
                        <wps:wsp>
                          <wps:cNvPr id="15" name="Straight Arrow Connector 15"/>
                          <wps:cNvCnPr>
                            <a:cxnSpLocks/>
                          </wps:cNvCnPr>
                          <wps:spPr>
                            <a:xfrm>
                              <a:off x="2955134" y="880273"/>
                              <a:ext cx="465923" cy="435400"/>
                            </a:xfrm>
                            <a:prstGeom prst="straightConnector1">
                              <a:avLst/>
                            </a:prstGeom>
                            <a:noFill/>
                            <a:ln w="28575" cap="flat" cmpd="sng" algn="ctr">
                              <a:solidFill>
                                <a:sysClr val="windowText" lastClr="000000"/>
                              </a:solidFill>
                              <a:prstDash val="solid"/>
                              <a:miter lim="800000"/>
                              <a:tailEnd type="triangle"/>
                            </a:ln>
                            <a:effectLst/>
                          </wps:spPr>
                          <wps:bodyPr/>
                        </wps:wsp>
                      </wpg:grpSp>
                      <wps:wsp>
                        <wps:cNvPr id="16" name="Straight Arrow Connector 16"/>
                        <wps:cNvCnPr>
                          <a:cxnSpLocks/>
                        </wps:cNvCnPr>
                        <wps:spPr>
                          <a:xfrm flipH="1">
                            <a:off x="619125" y="1314450"/>
                            <a:ext cx="466725" cy="466090"/>
                          </a:xfrm>
                          <a:prstGeom prst="straightConnector1">
                            <a:avLst/>
                          </a:prstGeom>
                          <a:noFill/>
                          <a:ln w="28575" cap="flat" cmpd="sng" algn="ctr">
                            <a:solidFill>
                              <a:sysClr val="windowText" lastClr="000000"/>
                            </a:solidFill>
                            <a:prstDash val="solid"/>
                            <a:miter lim="800000"/>
                            <a:tailEnd type="triangle"/>
                          </a:ln>
                          <a:effectLst/>
                        </wps:spPr>
                        <wps:bodyPr/>
                      </wps:wsp>
                    </wpg:wgp>
                  </a:graphicData>
                </a:graphic>
              </wp:inline>
            </w:drawing>
          </mc:Choice>
          <mc:Fallback>
            <w:pict>
              <v:group w14:anchorId="739574FF" id="Group 1" o:spid="_x0000_s1027" style="width:270.5pt;height:160.75pt;mso-position-horizontal-relative:char;mso-position-vertical-relative:line" coordorigin="1882,4955" coordsize="28787,204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">
                <v:group id="Group 57" o:spid="_x0000_s1028" style="position:absolute;left:1882;top:4955;width:28788;height:20415" coordorigin="10325,1934" coordsize="29961,179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Box 3" o:spid="_x0000_s1029" type="#_x0000_t202" style="position:absolute;left:10325;top:13937;width:8350;height:59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" filled="f" stroked="f">
                    <v:textbox>
                      <w:txbxContent>
                        <w:p w14:paraId="3D6CF378" w14:textId="2B111582" w:rsidR="00D60F22" w:rsidRPr="0018770C" w:rsidRDefault="00731AE0" w:rsidP="004316B9">
                          <w:pPr>
                            <w:rPr>
                              <w:rFonts w:ascii="Arial" w:hAnsi="Arial" w:cs="Arial"/>
                              <w:sz w:val="20"/>
                              <w:szCs w:val="20"/>
                            </w:rPr>
                          </w:pPr>
                          <w:r>
                            <w:rPr>
                              <w:rFonts w:ascii="Arial" w:hAnsi="Arial" w:cs="Arial"/>
                              <w:color w:val="000000" w:themeColor="text1"/>
                              <w:kern w:val="24"/>
                              <w:sz w:val="20"/>
                              <w:szCs w:val="20"/>
                            </w:rPr>
                            <w:t>Reproductive traits</w:t>
                          </w:r>
                          <w:r w:rsidR="00D60F22" w:rsidRPr="0018770C">
                            <w:rPr>
                              <w:rFonts w:ascii="Arial" w:hAnsi="Arial" w:cs="Arial"/>
                              <w:color w:val="000000" w:themeColor="text1"/>
                              <w:kern w:val="24"/>
                              <w:sz w:val="20"/>
                              <w:szCs w:val="20"/>
                            </w:rPr>
                            <w:t xml:space="preserve"> (x)</w:t>
                          </w:r>
                        </w:p>
                      </w:txbxContent>
                    </v:textbox>
                  </v:shape>
                  <v:shapetype id="_x0000_t32" coordsize="21600,21600" o:spt="32" o:oned="t" path="m,l21600,21600e" filled="f">
                    <v:path arrowok="t" fillok="f" o:connecttype="none"/>
                    <o:lock v:ext="edit" shapetype="t"/>
                  </v:shapetype>
                  <v:shape id="Straight Arrow Connector 12" o:spid="_x0000_s1030" type="#_x0000_t32" style="position:absolute;left:18676;top:15241;width:11344;height:8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" strokecolor="windowText" strokeweight="2.25pt">
                    <v:stroke endarrow="block" joinstyle="miter"/>
                    <o:lock v:ext="edit" shapetype="f"/>
                  </v:shape>
                  <v:shape id="_x0000_s1031" type="#_x0000_t202" style="position:absolute;left:30191;top:13700;width:10095;height:39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" filled="f" stroked="f">
                    <v:textbox>
                      <w:txbxContent>
                        <w:p w14:paraId="01450FF7" w14:textId="77777777" w:rsidR="00D60F22" w:rsidRPr="0018770C" w:rsidRDefault="00D60F22" w:rsidP="004316B9">
                          <w:pPr>
                            <w:jc w:val="center"/>
                            <w:rPr>
                              <w:rFonts w:ascii="Arial" w:hAnsi="Arial" w:cs="Arial"/>
                              <w:sz w:val="12"/>
                              <w:szCs w:val="12"/>
                            </w:rPr>
                          </w:pPr>
                          <w:r>
                            <w:rPr>
                              <w:rFonts w:ascii="Arial" w:hAnsi="Arial" w:cs="Arial"/>
                              <w:color w:val="000000" w:themeColor="text1"/>
                              <w:kern w:val="24"/>
                              <w:sz w:val="20"/>
                              <w:szCs w:val="20"/>
                            </w:rPr>
                            <w:t xml:space="preserve">Metabolites </w:t>
                          </w:r>
                          <w:r w:rsidRPr="0018770C">
                            <w:rPr>
                              <w:rFonts w:ascii="Arial" w:hAnsi="Arial" w:cs="Arial"/>
                              <w:color w:val="000000" w:themeColor="text1"/>
                              <w:kern w:val="24"/>
                              <w:sz w:val="20"/>
                              <w:szCs w:val="20"/>
                            </w:rPr>
                            <w:t>(y)</w:t>
                          </w:r>
                        </w:p>
                      </w:txbxContent>
                    </v:textbox>
                  </v:shape>
                  <v:shape id="TextBox 10" o:spid="_x0000_s1032" type="#_x0000_t202" style="position:absolute;left:17361;top:1934;width:22462;height:101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14:paraId="23250DFC" w14:textId="35054241" w:rsidR="00DB4EED" w:rsidRPr="00154E38" w:rsidRDefault="00091E9D" w:rsidP="00091E9D">
                          <w:pPr>
                            <w:ind w:left="720" w:hanging="360"/>
                            <w:rPr>
                              <w:rFonts w:ascii="Arial" w:hAnsi="Arial" w:cs="Arial"/>
                            </w:rPr>
                          </w:pPr>
                          <w:r w:rsidRPr="00154E38">
                            <w:rPr>
                              <w:rFonts w:ascii="Arial" w:hAnsi="Arial" w:cs="Arial"/>
                            </w:rPr>
                            <w:t>Confounders (prior to exposure)</w:t>
                          </w:r>
                        </w:p>
                        <w:p w14:paraId="07B15AEB" w14:textId="6CB484CB" w:rsidR="00D60F22" w:rsidRDefault="00731AE0" w:rsidP="00F97F6D">
                          <w:pPr>
                            <w:pStyle w:val="NoSpacing"/>
                            <w:numPr>
                              <w:ilvl w:val="0"/>
                              <w:numId w:val="20"/>
                            </w:numPr>
                            <w:rPr>
                              <w:rFonts w:ascii="Arial" w:hAnsi="Arial" w:cs="Arial"/>
                              <w:sz w:val="20"/>
                              <w:szCs w:val="20"/>
                            </w:rPr>
                          </w:pPr>
                          <w:r>
                            <w:rPr>
                              <w:rFonts w:ascii="Arial" w:hAnsi="Arial" w:cs="Arial"/>
                              <w:sz w:val="20"/>
                              <w:szCs w:val="20"/>
                            </w:rPr>
                            <w:t xml:space="preserve">Education </w:t>
                          </w:r>
                        </w:p>
                        <w:p w14:paraId="339655BE" w14:textId="25CE0342" w:rsidR="00D60F22" w:rsidRDefault="00D60F22" w:rsidP="006D4C54">
                          <w:pPr>
                            <w:pStyle w:val="NoSpacing"/>
                            <w:ind w:left="720"/>
                            <w:rPr>
                              <w:rFonts w:ascii="Arial" w:hAnsi="Arial" w:cs="Arial"/>
                              <w:sz w:val="20"/>
                              <w:szCs w:val="20"/>
                            </w:rPr>
                          </w:pPr>
                        </w:p>
                        <w:p w14:paraId="15B36CA0" w14:textId="109B3F09" w:rsidR="00D60F22" w:rsidRDefault="00D60F22" w:rsidP="00F97F6D">
                          <w:pPr>
                            <w:pStyle w:val="NoSpacing"/>
                            <w:numPr>
                              <w:ilvl w:val="0"/>
                              <w:numId w:val="20"/>
                            </w:numPr>
                            <w:rPr>
                              <w:rFonts w:ascii="Arial" w:hAnsi="Arial" w:cs="Arial"/>
                              <w:sz w:val="20"/>
                              <w:szCs w:val="20"/>
                            </w:rPr>
                          </w:pPr>
                          <w:r>
                            <w:rPr>
                              <w:rFonts w:ascii="Arial" w:hAnsi="Arial" w:cs="Arial"/>
                              <w:sz w:val="20"/>
                              <w:szCs w:val="20"/>
                            </w:rPr>
                            <w:t>BMI</w:t>
                          </w:r>
                          <w:r w:rsidR="00C85DF7">
                            <w:rPr>
                              <w:rFonts w:ascii="Arial" w:hAnsi="Arial" w:cs="Arial"/>
                              <w:sz w:val="20"/>
                              <w:szCs w:val="20"/>
                            </w:rPr>
                            <w:t xml:space="preserve"> </w:t>
                          </w:r>
                        </w:p>
                        <w:p w14:paraId="39F98B8A" w14:textId="77777777" w:rsidR="00D60F22" w:rsidRPr="0018770C" w:rsidRDefault="00D60F22" w:rsidP="004316B9">
                          <w:pPr>
                            <w:rPr>
                              <w:rFonts w:ascii="Arial" w:hAnsi="Arial" w:cs="Arial"/>
                            </w:rPr>
                          </w:pPr>
                        </w:p>
                      </w:txbxContent>
                    </v:textbox>
                  </v:shape>
                  <v:shape id="Straight Arrow Connector 15" o:spid="_x0000_s1033" type="#_x0000_t32" style="position:absolute;left:29551;top:8802;width:4659;height:43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" strokecolor="windowText" strokeweight="2.25pt">
                    <v:stroke endarrow="block" joinstyle="miter"/>
                    <o:lock v:ext="edit" shapetype="f"/>
                  </v:shape>
                </v:group>
                <v:shape id="Straight Arrow Connector 16" o:spid="_x0000_s1034" type="#_x0000_t32" style="position:absolute;left:6191;top:13144;width:4667;height:466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" strokecolor="windowText" strokeweight="2.25pt">
                  <v:stroke endarrow="block" joinstyle="miter"/>
                  <o:lock v:ext="edit" shapetype="f"/>
                </v:shape>
                <w10:anchorlock/>
              </v:group>
            </w:pict>
          </mc:Fallback>
        </mc:AlternateContent>
      </w:r>
    </w:p>
    <w:p w14:paraId="28B31CC5" w14:textId="77777777" w:rsidR="000C713E" w:rsidRDefault="00867FBF" w:rsidP="000C713E">
      <w:pPr>
        <w:pStyle w:val="ListParagraph"/>
        <w:numPr>
          <w:ilvl w:val="0"/>
          <w:numId w:val="21"/>
        </w:numPr>
        <w:spacing w:line="360" w:lineRule="auto"/>
        <w:rPr>
          <w:rFonts w:ascii="Arial" w:hAnsi="Arial" w:cs="Arial"/>
          <w:sz w:val="24"/>
          <w:szCs w:val="24"/>
        </w:rPr>
      </w:pPr>
      <w:r w:rsidRPr="002505C3">
        <w:rPr>
          <w:rFonts w:ascii="Arial" w:hAnsi="Arial" w:cs="Arial"/>
          <w:sz w:val="24"/>
          <w:szCs w:val="24"/>
        </w:rPr>
        <w:t>Those w</w:t>
      </w:r>
      <w:r w:rsidR="00793A08" w:rsidRPr="002505C3">
        <w:rPr>
          <w:rFonts w:ascii="Arial" w:hAnsi="Arial" w:cs="Arial"/>
          <w:sz w:val="24"/>
          <w:szCs w:val="24"/>
        </w:rPr>
        <w:t xml:space="preserve">ith a lower </w:t>
      </w:r>
      <w:r w:rsidR="00FF16C0" w:rsidRPr="002505C3">
        <w:rPr>
          <w:rFonts w:ascii="Arial" w:hAnsi="Arial" w:cs="Arial"/>
          <w:sz w:val="24"/>
          <w:szCs w:val="24"/>
        </w:rPr>
        <w:t>socio-economic</w:t>
      </w:r>
      <w:r w:rsidR="003D42CA" w:rsidRPr="002505C3">
        <w:rPr>
          <w:rFonts w:ascii="Arial" w:hAnsi="Arial" w:cs="Arial"/>
          <w:sz w:val="24"/>
          <w:szCs w:val="24"/>
        </w:rPr>
        <w:t xml:space="preserve"> position (</w:t>
      </w:r>
      <w:r w:rsidR="00793A08" w:rsidRPr="002505C3">
        <w:rPr>
          <w:rFonts w:ascii="Arial" w:hAnsi="Arial" w:cs="Arial"/>
          <w:sz w:val="24"/>
          <w:szCs w:val="24"/>
        </w:rPr>
        <w:t>SE</w:t>
      </w:r>
      <w:r w:rsidR="004263FF" w:rsidRPr="002505C3">
        <w:rPr>
          <w:rFonts w:ascii="Arial" w:hAnsi="Arial" w:cs="Arial"/>
          <w:sz w:val="24"/>
          <w:szCs w:val="24"/>
        </w:rPr>
        <w:t>P</w:t>
      </w:r>
      <w:r w:rsidR="003D42CA" w:rsidRPr="002505C3">
        <w:rPr>
          <w:rFonts w:ascii="Arial" w:hAnsi="Arial" w:cs="Arial"/>
          <w:sz w:val="24"/>
          <w:szCs w:val="24"/>
        </w:rPr>
        <w:t>)</w:t>
      </w:r>
      <w:r w:rsidR="00154E38" w:rsidRPr="002505C3">
        <w:rPr>
          <w:rFonts w:ascii="Arial" w:hAnsi="Arial" w:cs="Arial"/>
          <w:sz w:val="24"/>
          <w:szCs w:val="24"/>
        </w:rPr>
        <w:t xml:space="preserve">, proxied </w:t>
      </w:r>
      <w:r w:rsidR="00881496" w:rsidRPr="002505C3">
        <w:rPr>
          <w:rFonts w:ascii="Arial" w:hAnsi="Arial" w:cs="Arial"/>
          <w:sz w:val="24"/>
          <w:szCs w:val="24"/>
        </w:rPr>
        <w:t xml:space="preserve">by </w:t>
      </w:r>
      <w:r w:rsidR="00154E38" w:rsidRPr="002505C3">
        <w:rPr>
          <w:rFonts w:ascii="Arial" w:hAnsi="Arial" w:cs="Arial"/>
          <w:sz w:val="24"/>
          <w:szCs w:val="24"/>
        </w:rPr>
        <w:t>education</w:t>
      </w:r>
      <w:r w:rsidR="00FF16C0" w:rsidRPr="002505C3">
        <w:rPr>
          <w:rFonts w:ascii="Arial" w:hAnsi="Arial" w:cs="Arial"/>
          <w:sz w:val="24"/>
          <w:szCs w:val="24"/>
        </w:rPr>
        <w:t>,</w:t>
      </w:r>
      <w:r w:rsidR="00B52CED" w:rsidRPr="002505C3">
        <w:rPr>
          <w:rFonts w:ascii="Arial" w:hAnsi="Arial" w:cs="Arial"/>
          <w:sz w:val="24"/>
          <w:szCs w:val="24"/>
        </w:rPr>
        <w:t xml:space="preserve"> may be associated with higher parity</w:t>
      </w:r>
      <w:r w:rsidR="00842720" w:rsidRPr="002505C3">
        <w:rPr>
          <w:rFonts w:ascii="Arial" w:hAnsi="Arial" w:cs="Arial"/>
          <w:sz w:val="24"/>
          <w:szCs w:val="24"/>
        </w:rPr>
        <w:t>, earlier age at menarche and menopause</w:t>
      </w:r>
      <w:r w:rsidR="00C93C76" w:rsidRPr="002505C3">
        <w:rPr>
          <w:rFonts w:ascii="Arial" w:hAnsi="Arial" w:cs="Arial"/>
          <w:sz w:val="24"/>
          <w:szCs w:val="24"/>
        </w:rPr>
        <w:t>.</w:t>
      </w:r>
      <w:r w:rsidR="00B52CED" w:rsidRPr="002505C3">
        <w:rPr>
          <w:rFonts w:ascii="Arial" w:hAnsi="Arial" w:cs="Arial"/>
          <w:sz w:val="24"/>
          <w:szCs w:val="24"/>
        </w:rPr>
        <w:t xml:space="preserve"> </w:t>
      </w:r>
      <w:r w:rsidR="00C93C76" w:rsidRPr="002505C3">
        <w:rPr>
          <w:rFonts w:ascii="Arial" w:hAnsi="Arial" w:cs="Arial"/>
          <w:sz w:val="24"/>
          <w:szCs w:val="24"/>
        </w:rPr>
        <w:t>Lower SE</w:t>
      </w:r>
      <w:r w:rsidR="004263FF" w:rsidRPr="002505C3">
        <w:rPr>
          <w:rFonts w:ascii="Arial" w:hAnsi="Arial" w:cs="Arial"/>
          <w:sz w:val="24"/>
          <w:szCs w:val="24"/>
        </w:rPr>
        <w:t>P</w:t>
      </w:r>
      <w:r w:rsidR="00C93C76" w:rsidRPr="002505C3">
        <w:rPr>
          <w:rFonts w:ascii="Arial" w:hAnsi="Arial" w:cs="Arial"/>
          <w:sz w:val="24"/>
          <w:szCs w:val="24"/>
        </w:rPr>
        <w:t xml:space="preserve"> also associated with </w:t>
      </w:r>
      <w:r w:rsidR="00C9525A" w:rsidRPr="002505C3">
        <w:rPr>
          <w:rFonts w:ascii="Arial" w:hAnsi="Arial" w:cs="Arial"/>
          <w:sz w:val="24"/>
          <w:szCs w:val="24"/>
        </w:rPr>
        <w:t xml:space="preserve">poorer heath </w:t>
      </w:r>
      <w:r w:rsidR="007C3432" w:rsidRPr="002505C3">
        <w:rPr>
          <w:rFonts w:ascii="Arial" w:hAnsi="Arial" w:cs="Arial"/>
          <w:sz w:val="24"/>
          <w:szCs w:val="24"/>
        </w:rPr>
        <w:t xml:space="preserve">which </w:t>
      </w:r>
      <w:r w:rsidR="00B139EC" w:rsidRPr="002505C3">
        <w:rPr>
          <w:rFonts w:ascii="Arial" w:hAnsi="Arial" w:cs="Arial"/>
          <w:sz w:val="24"/>
          <w:szCs w:val="24"/>
        </w:rPr>
        <w:t xml:space="preserve">could be </w:t>
      </w:r>
      <w:r w:rsidR="00022B40" w:rsidRPr="002505C3">
        <w:rPr>
          <w:rFonts w:ascii="Arial" w:hAnsi="Arial" w:cs="Arial"/>
          <w:sz w:val="24"/>
          <w:szCs w:val="24"/>
        </w:rPr>
        <w:t>linked to worse metabolite outcomes.</w:t>
      </w:r>
      <w:r w:rsidR="00930F02" w:rsidRPr="002505C3">
        <w:rPr>
          <w:rFonts w:ascii="Arial" w:hAnsi="Arial" w:cs="Arial"/>
          <w:sz w:val="24"/>
          <w:szCs w:val="24"/>
        </w:rPr>
        <w:t xml:space="preserve"> </w:t>
      </w:r>
    </w:p>
    <w:p w14:paraId="6DAB2AFA" w14:textId="549CEF89" w:rsidR="005462AF" w:rsidRPr="000C713E" w:rsidRDefault="00FE55B2" w:rsidP="000C713E">
      <w:pPr>
        <w:pStyle w:val="ListParagraph"/>
        <w:numPr>
          <w:ilvl w:val="0"/>
          <w:numId w:val="21"/>
        </w:numPr>
        <w:spacing w:line="360" w:lineRule="auto"/>
        <w:rPr>
          <w:rFonts w:ascii="Arial" w:hAnsi="Arial" w:cs="Arial"/>
          <w:sz w:val="24"/>
          <w:szCs w:val="24"/>
        </w:rPr>
      </w:pPr>
      <w:r w:rsidRPr="000C713E">
        <w:rPr>
          <w:rFonts w:ascii="Arial" w:hAnsi="Arial" w:cs="Arial"/>
          <w:sz w:val="24"/>
          <w:szCs w:val="24"/>
        </w:rPr>
        <w:lastRenderedPageBreak/>
        <w:t>BMI</w:t>
      </w:r>
      <w:r w:rsidR="00B84DDD" w:rsidRPr="000C713E">
        <w:rPr>
          <w:rFonts w:ascii="Arial" w:hAnsi="Arial" w:cs="Arial"/>
          <w:sz w:val="24"/>
          <w:szCs w:val="24"/>
        </w:rPr>
        <w:t xml:space="preserve"> (</w:t>
      </w:r>
      <w:r w:rsidR="00106D60" w:rsidRPr="000C713E">
        <w:rPr>
          <w:rFonts w:ascii="Arial" w:hAnsi="Arial" w:cs="Arial"/>
          <w:sz w:val="24"/>
          <w:szCs w:val="24"/>
        </w:rPr>
        <w:t xml:space="preserve">highly correlated with </w:t>
      </w:r>
      <w:r w:rsidR="008402F8" w:rsidRPr="000C713E">
        <w:rPr>
          <w:rFonts w:ascii="Arial" w:hAnsi="Arial" w:cs="Arial"/>
          <w:sz w:val="24"/>
          <w:szCs w:val="24"/>
        </w:rPr>
        <w:t xml:space="preserve">lower </w:t>
      </w:r>
      <w:r w:rsidR="00106D60" w:rsidRPr="000C713E">
        <w:rPr>
          <w:rFonts w:ascii="Arial" w:hAnsi="Arial" w:cs="Arial"/>
          <w:sz w:val="24"/>
          <w:szCs w:val="24"/>
        </w:rPr>
        <w:t>SE</w:t>
      </w:r>
      <w:r w:rsidR="008E774E" w:rsidRPr="000C713E">
        <w:rPr>
          <w:rFonts w:ascii="Arial" w:hAnsi="Arial" w:cs="Arial"/>
          <w:sz w:val="24"/>
          <w:szCs w:val="24"/>
        </w:rPr>
        <w:t>P</w:t>
      </w:r>
      <w:r w:rsidR="00640899" w:rsidRPr="000C713E">
        <w:rPr>
          <w:rFonts w:ascii="Arial" w:hAnsi="Arial" w:cs="Arial"/>
          <w:sz w:val="24"/>
          <w:szCs w:val="24"/>
        </w:rPr>
        <w:t xml:space="preserve"> </w:t>
      </w:r>
      <w:r w:rsidR="008E774E" w:rsidRPr="000C713E">
        <w:rPr>
          <w:rFonts w:ascii="Arial" w:hAnsi="Arial" w:cs="Arial"/>
          <w:sz w:val="24"/>
          <w:szCs w:val="24"/>
        </w:rPr>
        <w:t xml:space="preserve">influences fertility and so </w:t>
      </w:r>
      <w:r w:rsidR="005462AF" w:rsidRPr="000C713E">
        <w:rPr>
          <w:rFonts w:ascii="Arial" w:hAnsi="Arial" w:cs="Arial"/>
          <w:sz w:val="24"/>
          <w:szCs w:val="24"/>
        </w:rPr>
        <w:t xml:space="preserve">may be associated with higher parity </w:t>
      </w:r>
      <w:r w:rsidR="008E774E" w:rsidRPr="000C713E">
        <w:rPr>
          <w:rFonts w:ascii="Arial" w:hAnsi="Arial" w:cs="Arial"/>
          <w:sz w:val="24"/>
          <w:szCs w:val="24"/>
        </w:rPr>
        <w:t xml:space="preserve">through link with SEP or lower parity through impact on fertility </w:t>
      </w:r>
      <w:r w:rsidR="005462AF" w:rsidRPr="000C713E">
        <w:rPr>
          <w:rFonts w:ascii="Arial" w:hAnsi="Arial" w:cs="Arial"/>
          <w:sz w:val="24"/>
          <w:szCs w:val="24"/>
        </w:rPr>
        <w:t xml:space="preserve">and </w:t>
      </w:r>
      <w:r w:rsidR="008E774E" w:rsidRPr="000C713E">
        <w:rPr>
          <w:rFonts w:ascii="Arial" w:hAnsi="Arial" w:cs="Arial"/>
          <w:sz w:val="24"/>
          <w:szCs w:val="24"/>
        </w:rPr>
        <w:t xml:space="preserve">higher BMI results in </w:t>
      </w:r>
      <w:r w:rsidR="005462AF" w:rsidRPr="000C713E">
        <w:rPr>
          <w:rFonts w:ascii="Arial" w:hAnsi="Arial" w:cs="Arial"/>
          <w:sz w:val="24"/>
          <w:szCs w:val="24"/>
        </w:rPr>
        <w:t>worse metabolic outcomes.</w:t>
      </w:r>
      <w:r w:rsidR="000C713E" w:rsidRPr="000C713E">
        <w:t xml:space="preserve"> </w:t>
      </w:r>
      <w:r w:rsidR="000C713E">
        <w:rPr>
          <w:rFonts w:ascii="Arial" w:hAnsi="Arial" w:cs="Arial"/>
          <w:sz w:val="24"/>
          <w:szCs w:val="24"/>
        </w:rPr>
        <w:t>P</w:t>
      </w:r>
      <w:r w:rsidR="000C713E" w:rsidRPr="000C713E">
        <w:rPr>
          <w:rFonts w:ascii="Arial" w:hAnsi="Arial" w:cs="Arial"/>
          <w:sz w:val="24"/>
          <w:szCs w:val="24"/>
        </w:rPr>
        <w:t>re-puberty BMI is likely to influence age at menopause</w:t>
      </w:r>
    </w:p>
    <w:p w14:paraId="0B7998AC" w14:textId="6BF1AF27" w:rsidR="002D6F46" w:rsidRPr="002505C3" w:rsidRDefault="009547F0" w:rsidP="002505C3">
      <w:pPr>
        <w:spacing w:line="360" w:lineRule="auto"/>
        <w:rPr>
          <w:rFonts w:ascii="Arial" w:hAnsi="Arial" w:cs="Arial"/>
          <w:sz w:val="24"/>
          <w:szCs w:val="24"/>
        </w:rPr>
      </w:pPr>
      <w:r w:rsidRPr="002505C3">
        <w:rPr>
          <w:rFonts w:ascii="Arial" w:hAnsi="Arial" w:cs="Arial"/>
          <w:sz w:val="24"/>
          <w:szCs w:val="24"/>
        </w:rPr>
        <w:t xml:space="preserve">Note: </w:t>
      </w:r>
      <w:r w:rsidR="002D1B22" w:rsidRPr="002505C3">
        <w:rPr>
          <w:rFonts w:ascii="Arial" w:hAnsi="Arial" w:cs="Arial"/>
          <w:sz w:val="24"/>
          <w:szCs w:val="24"/>
        </w:rPr>
        <w:t>We do control for any covariate, such as age</w:t>
      </w:r>
      <w:r w:rsidR="00842267" w:rsidRPr="002505C3">
        <w:rPr>
          <w:rFonts w:ascii="Arial" w:hAnsi="Arial" w:cs="Arial"/>
          <w:sz w:val="24"/>
          <w:szCs w:val="24"/>
        </w:rPr>
        <w:t>,</w:t>
      </w:r>
      <w:r w:rsidR="002D1B22" w:rsidRPr="002505C3">
        <w:rPr>
          <w:rFonts w:ascii="Arial" w:hAnsi="Arial" w:cs="Arial"/>
          <w:sz w:val="24"/>
          <w:szCs w:val="24"/>
        </w:rPr>
        <w:t xml:space="preserve"> that’s related to the outcome</w:t>
      </w:r>
      <w:r w:rsidR="00C237F4">
        <w:rPr>
          <w:rFonts w:ascii="Arial" w:hAnsi="Arial" w:cs="Arial"/>
          <w:sz w:val="24"/>
          <w:szCs w:val="24"/>
        </w:rPr>
        <w:t xml:space="preserve"> (i.e. worse metab</w:t>
      </w:r>
      <w:r w:rsidR="00B948C7">
        <w:rPr>
          <w:rFonts w:ascii="Arial" w:hAnsi="Arial" w:cs="Arial"/>
          <w:sz w:val="24"/>
          <w:szCs w:val="24"/>
        </w:rPr>
        <w:t>olite outcomes),</w:t>
      </w:r>
      <w:r w:rsidR="002D1B22" w:rsidRPr="002505C3">
        <w:rPr>
          <w:rFonts w:ascii="Arial" w:hAnsi="Arial" w:cs="Arial"/>
          <w:sz w:val="24"/>
          <w:szCs w:val="24"/>
        </w:rPr>
        <w:t xml:space="preserve"> </w:t>
      </w:r>
      <w:r w:rsidR="00842267" w:rsidRPr="002505C3">
        <w:rPr>
          <w:rFonts w:ascii="Arial" w:hAnsi="Arial" w:cs="Arial"/>
          <w:sz w:val="24"/>
          <w:szCs w:val="24"/>
        </w:rPr>
        <w:t xml:space="preserve">to reduce </w:t>
      </w:r>
      <w:r w:rsidR="002D1B22" w:rsidRPr="002505C3">
        <w:rPr>
          <w:rFonts w:ascii="Arial" w:hAnsi="Arial" w:cs="Arial"/>
          <w:sz w:val="24"/>
          <w:szCs w:val="24"/>
        </w:rPr>
        <w:t>the variance of our measure as much as possible</w:t>
      </w:r>
      <w:r w:rsidR="00842267" w:rsidRPr="002505C3">
        <w:rPr>
          <w:rFonts w:ascii="Arial" w:hAnsi="Arial" w:cs="Arial"/>
          <w:sz w:val="24"/>
          <w:szCs w:val="24"/>
        </w:rPr>
        <w:t>.</w:t>
      </w:r>
    </w:p>
    <w:p w14:paraId="4F600A58" w14:textId="63D48075" w:rsidR="00D90A2B" w:rsidRPr="002505C3" w:rsidRDefault="00FB1D52" w:rsidP="002505C3">
      <w:pPr>
        <w:pStyle w:val="Heading1"/>
        <w:spacing w:line="360" w:lineRule="auto"/>
        <w:rPr>
          <w:rFonts w:cs="Arial"/>
          <w:sz w:val="24"/>
          <w:szCs w:val="24"/>
        </w:rPr>
      </w:pPr>
      <w:r w:rsidRPr="002505C3">
        <w:rPr>
          <w:rFonts w:cs="Arial"/>
          <w:sz w:val="24"/>
          <w:szCs w:val="24"/>
        </w:rPr>
        <w:t>Other variables of interest</w:t>
      </w:r>
    </w:p>
    <w:p w14:paraId="6A50F8AB" w14:textId="1D1EFF3B" w:rsidR="00861474" w:rsidRPr="002505C3" w:rsidRDefault="00E464F6" w:rsidP="002505C3">
      <w:pPr>
        <w:spacing w:line="360" w:lineRule="auto"/>
        <w:rPr>
          <w:rFonts w:ascii="Arial" w:hAnsi="Arial" w:cs="Arial"/>
          <w:sz w:val="24"/>
          <w:szCs w:val="24"/>
        </w:rPr>
      </w:pPr>
      <w:r w:rsidRPr="002505C3">
        <w:rPr>
          <w:rFonts w:ascii="Arial" w:hAnsi="Arial" w:cs="Arial"/>
          <w:sz w:val="24"/>
          <w:szCs w:val="24"/>
        </w:rPr>
        <w:t>Statin use</w:t>
      </w:r>
    </w:p>
    <w:p w14:paraId="2AA0B4C3" w14:textId="49F913DA" w:rsidR="00C324A7" w:rsidRPr="002505C3" w:rsidRDefault="00C61B38" w:rsidP="002505C3">
      <w:pPr>
        <w:pStyle w:val="Heading1"/>
        <w:spacing w:line="360" w:lineRule="auto"/>
        <w:rPr>
          <w:rFonts w:cs="Arial"/>
          <w:sz w:val="24"/>
          <w:szCs w:val="24"/>
        </w:rPr>
      </w:pPr>
      <w:r w:rsidRPr="002505C3">
        <w:rPr>
          <w:rFonts w:cs="Arial"/>
          <w:sz w:val="24"/>
          <w:szCs w:val="24"/>
        </w:rPr>
        <w:t>Statistical analyses</w:t>
      </w:r>
    </w:p>
    <w:p w14:paraId="63B7B7DF" w14:textId="6DB7D203" w:rsidR="00027AE8" w:rsidRPr="002505C3" w:rsidRDefault="0057155B" w:rsidP="002505C3">
      <w:pPr>
        <w:pStyle w:val="Heading1"/>
        <w:numPr>
          <w:ilvl w:val="0"/>
          <w:numId w:val="28"/>
        </w:numPr>
        <w:spacing w:line="360" w:lineRule="auto"/>
        <w:rPr>
          <w:rFonts w:cs="Arial"/>
          <w:sz w:val="24"/>
          <w:szCs w:val="24"/>
        </w:rPr>
      </w:pPr>
      <w:r w:rsidRPr="002505C3">
        <w:rPr>
          <w:rFonts w:cs="Arial"/>
          <w:sz w:val="24"/>
          <w:szCs w:val="24"/>
        </w:rPr>
        <w:t xml:space="preserve">Multivariable regression of associations between </w:t>
      </w:r>
      <w:r w:rsidR="00D53D8F" w:rsidRPr="002505C3">
        <w:rPr>
          <w:rFonts w:cs="Arial"/>
          <w:sz w:val="24"/>
          <w:szCs w:val="24"/>
        </w:rPr>
        <w:t>women’s</w:t>
      </w:r>
      <w:r w:rsidR="00C11D36" w:rsidRPr="002505C3">
        <w:rPr>
          <w:rFonts w:cs="Arial"/>
          <w:sz w:val="24"/>
          <w:szCs w:val="24"/>
        </w:rPr>
        <w:t xml:space="preserve"> reproductive traits</w:t>
      </w:r>
      <w:r w:rsidRPr="002505C3">
        <w:rPr>
          <w:rFonts w:cs="Arial"/>
          <w:sz w:val="24"/>
          <w:szCs w:val="24"/>
        </w:rPr>
        <w:t xml:space="preserve"> and future NMR metabolites in women in UKB</w:t>
      </w:r>
    </w:p>
    <w:p w14:paraId="2C878F54" w14:textId="77777777" w:rsidR="007A658F" w:rsidRPr="002505C3" w:rsidRDefault="007A658F" w:rsidP="002505C3">
      <w:pPr>
        <w:spacing w:line="360" w:lineRule="auto"/>
        <w:rPr>
          <w:rFonts w:ascii="Arial" w:hAnsi="Arial" w:cs="Arial"/>
          <w:sz w:val="24"/>
          <w:szCs w:val="24"/>
        </w:rPr>
      </w:pPr>
    </w:p>
    <w:p w14:paraId="0143A8E1" w14:textId="5A2B5440" w:rsidR="00BD4745" w:rsidRDefault="001C538B" w:rsidP="002505C3">
      <w:pPr>
        <w:spacing w:line="360" w:lineRule="auto"/>
        <w:rPr>
          <w:rFonts w:ascii="Arial" w:hAnsi="Arial" w:cs="Arial"/>
          <w:sz w:val="24"/>
          <w:szCs w:val="24"/>
        </w:rPr>
      </w:pPr>
      <w:r w:rsidRPr="002505C3">
        <w:rPr>
          <w:rFonts w:ascii="Arial" w:hAnsi="Arial" w:cs="Arial"/>
          <w:sz w:val="24"/>
          <w:szCs w:val="24"/>
        </w:rPr>
        <w:t>To examine the research question, multi</w:t>
      </w:r>
      <w:r w:rsidR="009172BC" w:rsidRPr="002505C3">
        <w:rPr>
          <w:rFonts w:ascii="Arial" w:hAnsi="Arial" w:cs="Arial"/>
          <w:sz w:val="24"/>
          <w:szCs w:val="24"/>
        </w:rPr>
        <w:t>variable</w:t>
      </w:r>
      <w:r w:rsidRPr="002505C3">
        <w:rPr>
          <w:rFonts w:ascii="Arial" w:hAnsi="Arial" w:cs="Arial"/>
          <w:sz w:val="24"/>
          <w:szCs w:val="24"/>
        </w:rPr>
        <w:t xml:space="preserve"> linear regression will be conducted to assess if </w:t>
      </w:r>
      <w:r w:rsidR="005C3122" w:rsidRPr="002505C3">
        <w:rPr>
          <w:rFonts w:ascii="Arial" w:hAnsi="Arial" w:cs="Arial"/>
          <w:sz w:val="24"/>
          <w:szCs w:val="24"/>
        </w:rPr>
        <w:t>women’s reproductive health</w:t>
      </w:r>
      <w:r w:rsidRPr="002505C3">
        <w:rPr>
          <w:rFonts w:ascii="Arial" w:hAnsi="Arial" w:cs="Arial"/>
          <w:sz w:val="24"/>
          <w:szCs w:val="24"/>
        </w:rPr>
        <w:t xml:space="preserve"> </w:t>
      </w:r>
      <w:r w:rsidR="00B6360E" w:rsidRPr="002505C3">
        <w:rPr>
          <w:rFonts w:ascii="Arial" w:hAnsi="Arial" w:cs="Arial"/>
          <w:sz w:val="24"/>
          <w:szCs w:val="24"/>
        </w:rPr>
        <w:t>are associated with</w:t>
      </w:r>
      <w:r w:rsidR="009F3621" w:rsidRPr="002505C3">
        <w:rPr>
          <w:rFonts w:ascii="Arial" w:hAnsi="Arial" w:cs="Arial"/>
          <w:sz w:val="24"/>
          <w:szCs w:val="24"/>
        </w:rPr>
        <w:t xml:space="preserve"> future NMR metabolites in women in UKB</w:t>
      </w:r>
      <w:r w:rsidR="002D6501" w:rsidRPr="002505C3">
        <w:rPr>
          <w:rFonts w:ascii="Arial" w:hAnsi="Arial" w:cs="Arial"/>
          <w:sz w:val="24"/>
          <w:szCs w:val="24"/>
        </w:rPr>
        <w:t>.</w:t>
      </w:r>
      <w:r w:rsidR="00B6360E" w:rsidRPr="002505C3">
        <w:rPr>
          <w:rFonts w:ascii="Arial" w:hAnsi="Arial" w:cs="Arial"/>
          <w:sz w:val="24"/>
          <w:szCs w:val="24"/>
        </w:rPr>
        <w:t xml:space="preserve"> The regression equation will be based on the DAG</w:t>
      </w:r>
      <w:r w:rsidR="005C3122" w:rsidRPr="002505C3">
        <w:rPr>
          <w:rFonts w:ascii="Arial" w:hAnsi="Arial" w:cs="Arial"/>
          <w:sz w:val="24"/>
          <w:szCs w:val="24"/>
        </w:rPr>
        <w:t>.</w:t>
      </w:r>
    </w:p>
    <w:p w14:paraId="25624CAC" w14:textId="2D7BB002" w:rsidR="004501D0" w:rsidRPr="002505C3" w:rsidRDefault="004501D0" w:rsidP="002505C3">
      <w:pPr>
        <w:spacing w:line="360" w:lineRule="auto"/>
        <w:rPr>
          <w:rFonts w:ascii="Arial" w:hAnsi="Arial" w:cs="Arial"/>
          <w:sz w:val="24"/>
          <w:szCs w:val="24"/>
        </w:rPr>
      </w:pPr>
      <w:r>
        <w:rPr>
          <w:rFonts w:ascii="Arial" w:hAnsi="Arial" w:cs="Arial"/>
          <w:sz w:val="24"/>
          <w:szCs w:val="24"/>
        </w:rPr>
        <w:t xml:space="preserve">To facilitate comparisons between </w:t>
      </w:r>
      <w:r w:rsidR="00C97899">
        <w:rPr>
          <w:rFonts w:ascii="Arial" w:hAnsi="Arial" w:cs="Arial"/>
          <w:sz w:val="24"/>
          <w:szCs w:val="24"/>
        </w:rPr>
        <w:t>methods such as MR, we will assume age to have a linear relationship with each reproductive trait.</w:t>
      </w:r>
    </w:p>
    <w:p w14:paraId="587868CD" w14:textId="7CA18C6D" w:rsidR="00FF7794" w:rsidRPr="002505C3" w:rsidRDefault="0036440C" w:rsidP="002505C3">
      <w:pPr>
        <w:spacing w:line="360" w:lineRule="auto"/>
        <w:rPr>
          <w:rFonts w:ascii="Arial" w:hAnsi="Arial" w:cs="Arial"/>
          <w:sz w:val="24"/>
          <w:szCs w:val="24"/>
        </w:rPr>
      </w:pPr>
      <w:r w:rsidRPr="002505C3">
        <w:rPr>
          <w:rFonts w:ascii="Arial" w:hAnsi="Arial" w:cs="Arial"/>
          <w:sz w:val="24"/>
          <w:szCs w:val="24"/>
        </w:rPr>
        <w:t>The assumptions of multiple regression—linearity, homoscedasticity</w:t>
      </w:r>
      <w:r w:rsidR="008C2BC4" w:rsidRPr="002505C3">
        <w:rPr>
          <w:rFonts w:ascii="Arial" w:hAnsi="Arial" w:cs="Arial"/>
          <w:sz w:val="24"/>
          <w:szCs w:val="24"/>
        </w:rPr>
        <w:t xml:space="preserve"> (</w:t>
      </w:r>
      <w:r w:rsidR="00EB4590" w:rsidRPr="002505C3">
        <w:rPr>
          <w:rFonts w:ascii="Arial" w:hAnsi="Arial" w:cs="Arial"/>
          <w:sz w:val="24"/>
          <w:szCs w:val="24"/>
        </w:rPr>
        <w:t>o</w:t>
      </w:r>
      <w:r w:rsidR="008C2BC4" w:rsidRPr="002505C3">
        <w:rPr>
          <w:rFonts w:ascii="Arial" w:hAnsi="Arial" w:cs="Arial"/>
          <w:sz w:val="24"/>
          <w:szCs w:val="24"/>
        </w:rPr>
        <w:t>f residuals)</w:t>
      </w:r>
      <w:r w:rsidR="00EB4590" w:rsidRPr="002505C3">
        <w:rPr>
          <w:rFonts w:ascii="Arial" w:hAnsi="Arial" w:cs="Arial"/>
          <w:sz w:val="24"/>
          <w:szCs w:val="24"/>
        </w:rPr>
        <w:t xml:space="preserve"> </w:t>
      </w:r>
      <w:r w:rsidRPr="002505C3">
        <w:rPr>
          <w:rFonts w:ascii="Arial" w:hAnsi="Arial" w:cs="Arial"/>
          <w:sz w:val="24"/>
          <w:szCs w:val="24"/>
        </w:rPr>
        <w:t xml:space="preserve">and multicollinearity—will be assessed.  Linearity assumes a </w:t>
      </w:r>
      <w:r w:rsidR="00727BF4" w:rsidRPr="002505C3">
        <w:rPr>
          <w:rFonts w:ascii="Arial" w:hAnsi="Arial" w:cs="Arial"/>
          <w:sz w:val="24"/>
          <w:szCs w:val="24"/>
        </w:rPr>
        <w:t>straight-line</w:t>
      </w:r>
      <w:r w:rsidRPr="002505C3">
        <w:rPr>
          <w:rFonts w:ascii="Arial" w:hAnsi="Arial" w:cs="Arial"/>
          <w:sz w:val="24"/>
          <w:szCs w:val="24"/>
        </w:rPr>
        <w:t xml:space="preserve"> relationship between</w:t>
      </w:r>
      <w:r w:rsidR="00F24AF3" w:rsidRPr="002505C3">
        <w:rPr>
          <w:rFonts w:ascii="Arial" w:hAnsi="Arial" w:cs="Arial"/>
          <w:sz w:val="24"/>
          <w:szCs w:val="24"/>
        </w:rPr>
        <w:t xml:space="preserve"> </w:t>
      </w:r>
      <w:r w:rsidR="00CF5596" w:rsidRPr="002505C3">
        <w:rPr>
          <w:rFonts w:ascii="Arial" w:hAnsi="Arial" w:cs="Arial"/>
          <w:sz w:val="24"/>
          <w:szCs w:val="24"/>
        </w:rPr>
        <w:t xml:space="preserve">(one or more) </w:t>
      </w:r>
      <w:r w:rsidRPr="002505C3">
        <w:rPr>
          <w:rFonts w:ascii="Arial" w:hAnsi="Arial" w:cs="Arial"/>
          <w:sz w:val="24"/>
          <w:szCs w:val="24"/>
        </w:rPr>
        <w:t>predictor variables</w:t>
      </w:r>
      <w:r w:rsidR="00654263" w:rsidRPr="002505C3">
        <w:rPr>
          <w:rFonts w:ascii="Arial" w:hAnsi="Arial" w:cs="Arial"/>
          <w:sz w:val="24"/>
          <w:szCs w:val="24"/>
        </w:rPr>
        <w:t xml:space="preserve"> (</w:t>
      </w:r>
      <w:r w:rsidR="004D57D2" w:rsidRPr="002505C3">
        <w:rPr>
          <w:rFonts w:ascii="Arial" w:hAnsi="Arial" w:cs="Arial"/>
          <w:sz w:val="24"/>
          <w:szCs w:val="24"/>
        </w:rPr>
        <w:t>and the linear predictor)</w:t>
      </w:r>
      <w:r w:rsidRPr="002505C3">
        <w:rPr>
          <w:rFonts w:ascii="Arial" w:hAnsi="Arial" w:cs="Arial"/>
          <w:sz w:val="24"/>
          <w:szCs w:val="24"/>
        </w:rPr>
        <w:t xml:space="preserve"> and the </w:t>
      </w:r>
      <w:r w:rsidR="00CF5596" w:rsidRPr="002505C3">
        <w:rPr>
          <w:rFonts w:ascii="Arial" w:hAnsi="Arial" w:cs="Arial"/>
          <w:sz w:val="24"/>
          <w:szCs w:val="24"/>
        </w:rPr>
        <w:t>outcome</w:t>
      </w:r>
      <w:r w:rsidRPr="002505C3">
        <w:rPr>
          <w:rFonts w:ascii="Arial" w:hAnsi="Arial" w:cs="Arial"/>
          <w:sz w:val="24"/>
          <w:szCs w:val="24"/>
        </w:rPr>
        <w:t xml:space="preserve"> </w:t>
      </w:r>
      <w:r w:rsidR="00015974" w:rsidRPr="002505C3">
        <w:rPr>
          <w:rFonts w:ascii="Arial" w:hAnsi="Arial" w:cs="Arial"/>
          <w:sz w:val="24"/>
          <w:szCs w:val="24"/>
        </w:rPr>
        <w:t>variable and</w:t>
      </w:r>
      <w:r w:rsidRPr="002505C3">
        <w:rPr>
          <w:rFonts w:ascii="Arial" w:hAnsi="Arial" w:cs="Arial"/>
          <w:sz w:val="24"/>
          <w:szCs w:val="24"/>
        </w:rPr>
        <w:t xml:space="preserve"> </w:t>
      </w:r>
      <w:r w:rsidR="00C50E48" w:rsidRPr="002505C3">
        <w:rPr>
          <w:rFonts w:ascii="Arial" w:hAnsi="Arial" w:cs="Arial"/>
          <w:sz w:val="24"/>
          <w:szCs w:val="24"/>
        </w:rPr>
        <w:t>assessed with a scatterplot.</w:t>
      </w:r>
      <w:r w:rsidR="004005C8" w:rsidRPr="002505C3">
        <w:rPr>
          <w:rFonts w:ascii="Arial" w:hAnsi="Arial" w:cs="Arial"/>
          <w:sz w:val="24"/>
          <w:szCs w:val="24"/>
        </w:rPr>
        <w:t xml:space="preserve"> </w:t>
      </w:r>
      <w:r w:rsidR="00E34D8C" w:rsidRPr="002505C3">
        <w:rPr>
          <w:rFonts w:ascii="Arial" w:hAnsi="Arial" w:cs="Arial"/>
          <w:sz w:val="24"/>
          <w:szCs w:val="24"/>
        </w:rPr>
        <w:t>H</w:t>
      </w:r>
      <w:r w:rsidRPr="002505C3">
        <w:rPr>
          <w:rFonts w:ascii="Arial" w:hAnsi="Arial" w:cs="Arial"/>
          <w:sz w:val="24"/>
          <w:szCs w:val="24"/>
        </w:rPr>
        <w:t>omoscedasticity</w:t>
      </w:r>
      <w:r w:rsidR="00E34D8C" w:rsidRPr="002505C3">
        <w:rPr>
          <w:rFonts w:ascii="Arial" w:hAnsi="Arial" w:cs="Arial"/>
          <w:sz w:val="24"/>
          <w:szCs w:val="24"/>
        </w:rPr>
        <w:t xml:space="preserve"> or equal variance</w:t>
      </w:r>
      <w:r w:rsidRPr="002505C3">
        <w:rPr>
          <w:rFonts w:ascii="Arial" w:hAnsi="Arial" w:cs="Arial"/>
          <w:sz w:val="24"/>
          <w:szCs w:val="24"/>
        </w:rPr>
        <w:t xml:space="preserve"> assumes that </w:t>
      </w:r>
      <w:r w:rsidR="009F2DA8" w:rsidRPr="002505C3">
        <w:rPr>
          <w:rFonts w:ascii="Arial" w:hAnsi="Arial" w:cs="Arial"/>
          <w:sz w:val="24"/>
          <w:szCs w:val="24"/>
        </w:rPr>
        <w:t>residuals</w:t>
      </w:r>
      <w:r w:rsidRPr="002505C3">
        <w:rPr>
          <w:rFonts w:ascii="Arial" w:hAnsi="Arial" w:cs="Arial"/>
          <w:sz w:val="24"/>
          <w:szCs w:val="24"/>
        </w:rPr>
        <w:t xml:space="preserve"> are </w:t>
      </w:r>
      <w:r w:rsidR="009F2DA8" w:rsidRPr="002505C3">
        <w:rPr>
          <w:rFonts w:ascii="Arial" w:hAnsi="Arial" w:cs="Arial"/>
          <w:sz w:val="24"/>
          <w:szCs w:val="24"/>
        </w:rPr>
        <w:t>evenly distribute</w:t>
      </w:r>
      <w:r w:rsidR="00E97B61" w:rsidRPr="002505C3">
        <w:rPr>
          <w:rFonts w:ascii="Arial" w:hAnsi="Arial" w:cs="Arial"/>
          <w:sz w:val="24"/>
          <w:szCs w:val="24"/>
        </w:rPr>
        <w:t>d</w:t>
      </w:r>
      <w:r w:rsidRPr="002505C3">
        <w:rPr>
          <w:rFonts w:ascii="Arial" w:hAnsi="Arial" w:cs="Arial"/>
          <w:sz w:val="24"/>
          <w:szCs w:val="24"/>
        </w:rPr>
        <w:t xml:space="preserve"> about the regression line</w:t>
      </w:r>
      <w:r w:rsidR="00727BF4" w:rsidRPr="002505C3">
        <w:rPr>
          <w:rFonts w:ascii="Arial" w:hAnsi="Arial" w:cs="Arial"/>
          <w:sz w:val="24"/>
          <w:szCs w:val="24"/>
        </w:rPr>
        <w:t>. and</w:t>
      </w:r>
      <w:r w:rsidR="0041300D" w:rsidRPr="002505C3">
        <w:rPr>
          <w:rFonts w:ascii="Arial" w:hAnsi="Arial" w:cs="Arial"/>
          <w:sz w:val="24"/>
          <w:szCs w:val="24"/>
        </w:rPr>
        <w:t xml:space="preserve"> assessed with a scatterplot between the </w:t>
      </w:r>
      <w:r w:rsidR="004005C8" w:rsidRPr="002505C3">
        <w:rPr>
          <w:rFonts w:ascii="Arial" w:hAnsi="Arial" w:cs="Arial"/>
          <w:sz w:val="24"/>
          <w:szCs w:val="24"/>
        </w:rPr>
        <w:t>residuals</w:t>
      </w:r>
      <w:r w:rsidR="0041300D" w:rsidRPr="002505C3">
        <w:rPr>
          <w:rFonts w:ascii="Arial" w:hAnsi="Arial" w:cs="Arial"/>
          <w:sz w:val="24"/>
          <w:szCs w:val="24"/>
        </w:rPr>
        <w:t xml:space="preserve"> </w:t>
      </w:r>
      <w:r w:rsidR="00B578DE" w:rsidRPr="002505C3">
        <w:rPr>
          <w:rFonts w:ascii="Arial" w:hAnsi="Arial" w:cs="Arial"/>
          <w:sz w:val="24"/>
          <w:szCs w:val="24"/>
        </w:rPr>
        <w:t>and t</w:t>
      </w:r>
      <w:r w:rsidR="00103578" w:rsidRPr="002505C3">
        <w:rPr>
          <w:rFonts w:ascii="Arial" w:hAnsi="Arial" w:cs="Arial"/>
          <w:sz w:val="24"/>
          <w:szCs w:val="24"/>
        </w:rPr>
        <w:t xml:space="preserve">he fitted values of the </w:t>
      </w:r>
      <w:r w:rsidR="00C63EEF" w:rsidRPr="002505C3">
        <w:rPr>
          <w:rFonts w:ascii="Arial" w:hAnsi="Arial" w:cs="Arial"/>
          <w:sz w:val="24"/>
          <w:szCs w:val="24"/>
        </w:rPr>
        <w:t xml:space="preserve">outcome. </w:t>
      </w:r>
      <w:r w:rsidR="004979E4" w:rsidRPr="002505C3">
        <w:rPr>
          <w:rFonts w:ascii="Arial" w:hAnsi="Arial" w:cs="Arial"/>
          <w:sz w:val="24"/>
          <w:szCs w:val="24"/>
        </w:rPr>
        <w:t xml:space="preserve">We also check equal variance occurs for each </w:t>
      </w:r>
      <w:r w:rsidR="0094250D" w:rsidRPr="002505C3">
        <w:rPr>
          <w:rFonts w:ascii="Arial" w:hAnsi="Arial" w:cs="Arial"/>
          <w:sz w:val="24"/>
          <w:szCs w:val="24"/>
        </w:rPr>
        <w:t>co</w:t>
      </w:r>
      <w:r w:rsidR="001E29F7" w:rsidRPr="002505C3">
        <w:rPr>
          <w:rFonts w:ascii="Arial" w:hAnsi="Arial" w:cs="Arial"/>
          <w:sz w:val="24"/>
          <w:szCs w:val="24"/>
        </w:rPr>
        <w:t>variate</w:t>
      </w:r>
      <w:r w:rsidR="005425DC" w:rsidRPr="002505C3">
        <w:rPr>
          <w:rFonts w:ascii="Arial" w:hAnsi="Arial" w:cs="Arial"/>
          <w:sz w:val="24"/>
          <w:szCs w:val="24"/>
        </w:rPr>
        <w:t xml:space="preserve">. </w:t>
      </w:r>
      <w:r w:rsidR="00C63EEF" w:rsidRPr="002505C3">
        <w:rPr>
          <w:rFonts w:ascii="Arial" w:hAnsi="Arial" w:cs="Arial"/>
          <w:sz w:val="24"/>
          <w:szCs w:val="24"/>
        </w:rPr>
        <w:t>The</w:t>
      </w:r>
      <w:r w:rsidR="00B84D46" w:rsidRPr="002505C3">
        <w:rPr>
          <w:rFonts w:ascii="Arial" w:hAnsi="Arial" w:cs="Arial"/>
          <w:sz w:val="24"/>
          <w:szCs w:val="24"/>
        </w:rPr>
        <w:t xml:space="preserve"> normality of the residuals will also be checked with a histogram and </w:t>
      </w:r>
      <w:proofErr w:type="spellStart"/>
      <w:r w:rsidR="00B84D46" w:rsidRPr="002505C3">
        <w:rPr>
          <w:rFonts w:ascii="Arial" w:hAnsi="Arial" w:cs="Arial"/>
          <w:sz w:val="24"/>
          <w:szCs w:val="24"/>
        </w:rPr>
        <w:t>q</w:t>
      </w:r>
      <w:r w:rsidR="00727BF4" w:rsidRPr="002505C3">
        <w:rPr>
          <w:rFonts w:ascii="Arial" w:hAnsi="Arial" w:cs="Arial"/>
          <w:sz w:val="24"/>
          <w:szCs w:val="24"/>
        </w:rPr>
        <w:t>q</w:t>
      </w:r>
      <w:proofErr w:type="spellEnd"/>
      <w:r w:rsidR="00B84D46" w:rsidRPr="002505C3">
        <w:rPr>
          <w:rFonts w:ascii="Arial" w:hAnsi="Arial" w:cs="Arial"/>
          <w:sz w:val="24"/>
          <w:szCs w:val="24"/>
        </w:rPr>
        <w:t xml:space="preserve"> plot.</w:t>
      </w:r>
      <w:r w:rsidR="00727BF4" w:rsidRPr="002505C3">
        <w:rPr>
          <w:rFonts w:ascii="Arial" w:hAnsi="Arial" w:cs="Arial"/>
          <w:sz w:val="24"/>
          <w:szCs w:val="24"/>
        </w:rPr>
        <w:t xml:space="preserve"> </w:t>
      </w:r>
    </w:p>
    <w:p w14:paraId="1460C514" w14:textId="77777777" w:rsidR="00F1469D" w:rsidRPr="002505C3" w:rsidRDefault="00F1469D" w:rsidP="002505C3">
      <w:pPr>
        <w:pStyle w:val="Heading2"/>
        <w:spacing w:line="360" w:lineRule="auto"/>
        <w:rPr>
          <w:rFonts w:cs="Arial"/>
          <w:sz w:val="24"/>
          <w:szCs w:val="24"/>
        </w:rPr>
      </w:pPr>
      <w:r w:rsidRPr="002505C3">
        <w:rPr>
          <w:rFonts w:cs="Arial"/>
          <w:sz w:val="24"/>
          <w:szCs w:val="24"/>
        </w:rPr>
        <w:t>Multiple testing</w:t>
      </w:r>
    </w:p>
    <w:p w14:paraId="441C7FD4" w14:textId="5D7E3385" w:rsidR="00F1469D" w:rsidRPr="002505C3" w:rsidRDefault="00F1469D" w:rsidP="002505C3">
      <w:pPr>
        <w:spacing w:line="360" w:lineRule="auto"/>
        <w:rPr>
          <w:rFonts w:ascii="Arial" w:hAnsi="Arial" w:cs="Arial"/>
          <w:sz w:val="24"/>
          <w:szCs w:val="24"/>
        </w:rPr>
      </w:pPr>
      <w:r w:rsidRPr="002505C3">
        <w:rPr>
          <w:rFonts w:ascii="Arial" w:hAnsi="Arial" w:cs="Arial"/>
          <w:sz w:val="24"/>
          <w:szCs w:val="24"/>
        </w:rPr>
        <w:t>As there are 2</w:t>
      </w:r>
      <w:r w:rsidR="00D443DE" w:rsidRPr="002505C3">
        <w:rPr>
          <w:rFonts w:ascii="Arial" w:hAnsi="Arial" w:cs="Arial"/>
          <w:sz w:val="24"/>
          <w:szCs w:val="24"/>
        </w:rPr>
        <w:t>49</w:t>
      </w:r>
      <w:r w:rsidRPr="002505C3">
        <w:rPr>
          <w:rFonts w:ascii="Arial" w:hAnsi="Arial" w:cs="Arial"/>
          <w:sz w:val="24"/>
          <w:szCs w:val="24"/>
        </w:rPr>
        <w:t xml:space="preserve"> metabolites and therefore </w:t>
      </w:r>
      <w:r w:rsidR="00D443DE" w:rsidRPr="002505C3">
        <w:rPr>
          <w:rFonts w:ascii="Arial" w:hAnsi="Arial" w:cs="Arial"/>
          <w:sz w:val="24"/>
          <w:szCs w:val="24"/>
        </w:rPr>
        <w:t xml:space="preserve">249 </w:t>
      </w:r>
      <w:r w:rsidRPr="002505C3">
        <w:rPr>
          <w:rFonts w:ascii="Arial" w:hAnsi="Arial" w:cs="Arial"/>
          <w:sz w:val="24"/>
          <w:szCs w:val="24"/>
        </w:rPr>
        <w:t xml:space="preserve">multiple regression analyses, we cannot assume these are all independent tests. However, within the </w:t>
      </w:r>
      <w:r w:rsidR="00D443DE" w:rsidRPr="002505C3">
        <w:rPr>
          <w:rFonts w:ascii="Arial" w:hAnsi="Arial" w:cs="Arial"/>
          <w:sz w:val="24"/>
          <w:szCs w:val="24"/>
        </w:rPr>
        <w:t xml:space="preserve">249 </w:t>
      </w:r>
      <w:r w:rsidRPr="002505C3">
        <w:rPr>
          <w:rFonts w:ascii="Arial" w:hAnsi="Arial" w:cs="Arial"/>
          <w:sz w:val="24"/>
          <w:szCs w:val="24"/>
        </w:rPr>
        <w:t>outcomes some are highly correlated, so we correct by the number of independent principal component outcomes (</w:t>
      </w:r>
      <w:r w:rsidR="00D443DE" w:rsidRPr="002505C3">
        <w:rPr>
          <w:rFonts w:ascii="Arial" w:hAnsi="Arial" w:cs="Arial"/>
          <w:sz w:val="24"/>
          <w:szCs w:val="24"/>
        </w:rPr>
        <w:t>22</w:t>
      </w:r>
      <w:r w:rsidRPr="002505C3">
        <w:rPr>
          <w:rFonts w:ascii="Arial" w:hAnsi="Arial" w:cs="Arial"/>
          <w:sz w:val="24"/>
          <w:szCs w:val="24"/>
        </w:rPr>
        <w:t xml:space="preserve">) rather than all </w:t>
      </w:r>
      <w:r w:rsidR="00D443DE" w:rsidRPr="002505C3">
        <w:rPr>
          <w:rFonts w:ascii="Arial" w:hAnsi="Arial" w:cs="Arial"/>
          <w:sz w:val="24"/>
          <w:szCs w:val="24"/>
        </w:rPr>
        <w:t xml:space="preserve">249 </w:t>
      </w:r>
      <w:r w:rsidRPr="002505C3">
        <w:rPr>
          <w:rFonts w:ascii="Arial" w:hAnsi="Arial" w:cs="Arial"/>
          <w:sz w:val="24"/>
          <w:szCs w:val="24"/>
        </w:rPr>
        <w:t>outcomes.</w:t>
      </w:r>
    </w:p>
    <w:p w14:paraId="5497C3F1" w14:textId="4A01FB45" w:rsidR="00E45404" w:rsidRPr="002505C3" w:rsidRDefault="00E45404" w:rsidP="002505C3">
      <w:pPr>
        <w:pStyle w:val="Heading2"/>
        <w:spacing w:line="360" w:lineRule="auto"/>
        <w:rPr>
          <w:rFonts w:cs="Arial"/>
          <w:sz w:val="24"/>
          <w:szCs w:val="24"/>
        </w:rPr>
      </w:pPr>
      <w:r w:rsidRPr="002505C3">
        <w:rPr>
          <w:rFonts w:cs="Arial"/>
          <w:sz w:val="24"/>
          <w:szCs w:val="24"/>
        </w:rPr>
        <w:t>Missing data</w:t>
      </w:r>
    </w:p>
    <w:p w14:paraId="0CEFACFE" w14:textId="4EAAF419" w:rsidR="005A1FED" w:rsidRPr="002505C3" w:rsidRDefault="009F20FA" w:rsidP="002505C3">
      <w:pPr>
        <w:spacing w:line="360" w:lineRule="auto"/>
        <w:rPr>
          <w:rFonts w:ascii="Arial" w:hAnsi="Arial" w:cs="Arial"/>
          <w:sz w:val="24"/>
          <w:szCs w:val="24"/>
        </w:rPr>
      </w:pPr>
      <w:r w:rsidRPr="002505C3">
        <w:rPr>
          <w:rFonts w:ascii="Arial" w:hAnsi="Arial" w:cs="Arial"/>
          <w:sz w:val="24"/>
          <w:szCs w:val="24"/>
        </w:rPr>
        <w:t xml:space="preserve">Missing data </w:t>
      </w:r>
      <w:r w:rsidR="00E35318" w:rsidRPr="002505C3">
        <w:rPr>
          <w:rFonts w:ascii="Arial" w:hAnsi="Arial" w:cs="Arial"/>
          <w:sz w:val="24"/>
          <w:szCs w:val="24"/>
        </w:rPr>
        <w:t>will be descriptively described only and discussed in the limitations of the paper.</w:t>
      </w:r>
    </w:p>
    <w:p w14:paraId="26B0F1CA" w14:textId="73792489" w:rsidR="001575A9" w:rsidRPr="002505C3" w:rsidRDefault="001575A9" w:rsidP="002505C3">
      <w:pPr>
        <w:pStyle w:val="Heading2"/>
        <w:spacing w:line="360" w:lineRule="auto"/>
        <w:rPr>
          <w:rFonts w:cs="Arial"/>
          <w:sz w:val="24"/>
          <w:szCs w:val="24"/>
        </w:rPr>
      </w:pPr>
      <w:r w:rsidRPr="002505C3">
        <w:rPr>
          <w:rFonts w:cs="Arial"/>
          <w:sz w:val="24"/>
          <w:szCs w:val="24"/>
        </w:rPr>
        <w:t>Other things to think about</w:t>
      </w:r>
    </w:p>
    <w:p w14:paraId="41BA23D7" w14:textId="6BB8F652" w:rsidR="001575A9" w:rsidRPr="002505C3" w:rsidRDefault="00AF0ED0" w:rsidP="002505C3">
      <w:pPr>
        <w:spacing w:line="360" w:lineRule="auto"/>
        <w:rPr>
          <w:rFonts w:ascii="Arial" w:hAnsi="Arial" w:cs="Arial"/>
          <w:sz w:val="24"/>
          <w:szCs w:val="24"/>
        </w:rPr>
      </w:pPr>
      <w:r w:rsidRPr="002505C3">
        <w:rPr>
          <w:rFonts w:ascii="Arial" w:hAnsi="Arial" w:cs="Arial"/>
          <w:sz w:val="24"/>
          <w:szCs w:val="24"/>
        </w:rPr>
        <w:t xml:space="preserve">In UKB not everyone will </w:t>
      </w:r>
      <w:r w:rsidR="002B3178" w:rsidRPr="002505C3">
        <w:rPr>
          <w:rFonts w:ascii="Arial" w:hAnsi="Arial" w:cs="Arial"/>
          <w:sz w:val="24"/>
          <w:szCs w:val="24"/>
        </w:rPr>
        <w:t>have experienced</w:t>
      </w:r>
      <w:r w:rsidRPr="002505C3">
        <w:rPr>
          <w:rFonts w:ascii="Arial" w:hAnsi="Arial" w:cs="Arial"/>
          <w:sz w:val="24"/>
          <w:szCs w:val="24"/>
        </w:rPr>
        <w:t xml:space="preserve"> a natural menopause</w:t>
      </w:r>
      <w:r w:rsidR="006A606A" w:rsidRPr="002505C3">
        <w:rPr>
          <w:rFonts w:ascii="Arial" w:hAnsi="Arial" w:cs="Arial"/>
          <w:sz w:val="24"/>
          <w:szCs w:val="24"/>
        </w:rPr>
        <w:t xml:space="preserve"> (due to age or other factors such as surgical menopause or missing data)</w:t>
      </w:r>
      <w:r w:rsidRPr="002505C3">
        <w:rPr>
          <w:rFonts w:ascii="Arial" w:hAnsi="Arial" w:cs="Arial"/>
          <w:sz w:val="24"/>
          <w:szCs w:val="24"/>
        </w:rPr>
        <w:t xml:space="preserve"> and some women will only have recently experienced the menopause</w:t>
      </w:r>
      <w:r w:rsidR="00381EBF" w:rsidRPr="002505C3">
        <w:rPr>
          <w:rFonts w:ascii="Arial" w:hAnsi="Arial" w:cs="Arial"/>
          <w:sz w:val="24"/>
          <w:szCs w:val="24"/>
        </w:rPr>
        <w:t xml:space="preserve"> </w:t>
      </w:r>
      <w:proofErr w:type="spellStart"/>
      <w:r w:rsidR="00381EBF" w:rsidRPr="002505C3">
        <w:rPr>
          <w:rFonts w:ascii="Arial" w:hAnsi="Arial" w:cs="Arial"/>
          <w:sz w:val="24"/>
          <w:szCs w:val="24"/>
        </w:rPr>
        <w:t>i.e</w:t>
      </w:r>
      <w:proofErr w:type="spellEnd"/>
      <w:r w:rsidR="00381EBF" w:rsidRPr="002505C3">
        <w:rPr>
          <w:rFonts w:ascii="Arial" w:hAnsi="Arial" w:cs="Arial"/>
          <w:sz w:val="24"/>
          <w:szCs w:val="24"/>
        </w:rPr>
        <w:t xml:space="preserve"> </w:t>
      </w:r>
      <w:r w:rsidRPr="002505C3">
        <w:rPr>
          <w:rFonts w:ascii="Arial" w:hAnsi="Arial" w:cs="Arial"/>
          <w:sz w:val="24"/>
          <w:szCs w:val="24"/>
        </w:rPr>
        <w:t xml:space="preserve"> less than two years before study recruitment (when blood samples for NMR metabolomics were collected); therefore, multivariable regression estimates could </w:t>
      </w:r>
      <w:r w:rsidR="00C63412" w:rsidRPr="002505C3">
        <w:rPr>
          <w:rFonts w:ascii="Arial" w:hAnsi="Arial" w:cs="Arial"/>
          <w:sz w:val="24"/>
          <w:szCs w:val="24"/>
        </w:rPr>
        <w:t>be</w:t>
      </w:r>
      <w:r w:rsidRPr="002505C3">
        <w:rPr>
          <w:rFonts w:ascii="Arial" w:hAnsi="Arial" w:cs="Arial"/>
          <w:sz w:val="24"/>
          <w:szCs w:val="24"/>
        </w:rPr>
        <w:t xml:space="preserve"> influenced by bias due to sample selection or short follow-up between menopause and assessment of metabolic measures</w:t>
      </w:r>
      <w:r w:rsidR="002B3178" w:rsidRPr="002505C3">
        <w:rPr>
          <w:rFonts w:ascii="Arial" w:hAnsi="Arial" w:cs="Arial"/>
          <w:sz w:val="24"/>
          <w:szCs w:val="24"/>
        </w:rPr>
        <w:t>.</w:t>
      </w:r>
    </w:p>
    <w:p w14:paraId="18C9587C" w14:textId="1848807E" w:rsidR="0009184E" w:rsidRPr="002505C3" w:rsidRDefault="00DD017E" w:rsidP="002505C3">
      <w:pPr>
        <w:pStyle w:val="Heading1"/>
        <w:numPr>
          <w:ilvl w:val="0"/>
          <w:numId w:val="28"/>
        </w:numPr>
        <w:spacing w:line="360" w:lineRule="auto"/>
        <w:rPr>
          <w:rFonts w:cs="Arial"/>
          <w:sz w:val="24"/>
          <w:szCs w:val="24"/>
        </w:rPr>
      </w:pPr>
      <w:r w:rsidRPr="002505C3">
        <w:rPr>
          <w:rFonts w:cs="Arial"/>
          <w:sz w:val="24"/>
          <w:szCs w:val="24"/>
        </w:rPr>
        <w:t>Paternal ne</w:t>
      </w:r>
      <w:r w:rsidR="006E45EF" w:rsidRPr="002505C3">
        <w:rPr>
          <w:rFonts w:cs="Arial"/>
          <w:sz w:val="24"/>
          <w:szCs w:val="24"/>
        </w:rPr>
        <w:t xml:space="preserve">gative control </w:t>
      </w:r>
      <w:r w:rsidRPr="002505C3">
        <w:rPr>
          <w:rFonts w:cs="Arial"/>
          <w:sz w:val="24"/>
          <w:szCs w:val="24"/>
        </w:rPr>
        <w:t>for parity only</w:t>
      </w:r>
    </w:p>
    <w:p w14:paraId="7078EDEA" w14:textId="77777777" w:rsidR="007F1BC7" w:rsidRPr="002505C3" w:rsidRDefault="007F1BC7" w:rsidP="002505C3">
      <w:pPr>
        <w:spacing w:line="360" w:lineRule="auto"/>
        <w:rPr>
          <w:rFonts w:ascii="Arial" w:hAnsi="Arial" w:cs="Arial"/>
          <w:sz w:val="24"/>
          <w:szCs w:val="24"/>
        </w:rPr>
      </w:pPr>
    </w:p>
    <w:p w14:paraId="625367AF" w14:textId="7D137885" w:rsidR="007F1BC7" w:rsidRPr="002505C3" w:rsidRDefault="007F1BC7" w:rsidP="002505C3">
      <w:pPr>
        <w:spacing w:line="360" w:lineRule="auto"/>
        <w:rPr>
          <w:rFonts w:ascii="Arial" w:hAnsi="Arial" w:cs="Arial"/>
          <w:sz w:val="24"/>
          <w:szCs w:val="24"/>
        </w:rPr>
      </w:pPr>
      <w:r w:rsidRPr="002505C3">
        <w:rPr>
          <w:rFonts w:ascii="Arial" w:hAnsi="Arial" w:cs="Arial"/>
          <w:sz w:val="24"/>
          <w:szCs w:val="24"/>
        </w:rPr>
        <w:t xml:space="preserve">Negative control analyses aim to emulate a condition that cannot involve the hypothesized causal mechanism but is likely to have similar sources of bias that may have been present in the association of interest. We use males as negative controls to assess potential biases in the association between parity (proxied by number of live births) and metabolic measures in women. If associations between number of live births and metabolic measures in women reflect a causal effect of parity on women’s metabolic health, one would expect number of live births to be associated with metabolic measures in women but not in men given men do not experience pregnancy. Similar to the multivariable regression analyses, we test the association between number of children (men) and their measured metabolites and present three sets of models: (1) with no adjustments, (2) adjusted for education, age at </w:t>
      </w:r>
      <w:r w:rsidRPr="002505C3">
        <w:rPr>
          <w:rFonts w:ascii="Arial" w:hAnsi="Arial" w:cs="Arial"/>
          <w:sz w:val="24"/>
          <w:szCs w:val="24"/>
        </w:rPr>
        <w:lastRenderedPageBreak/>
        <w:t>baseline and retrospectively self-reported body composition at age 10 and (3) model (2) additionally adjusted for baseline variables collected at the first assessment at (mean) age 56 years (SD=8) including BMI, smoking and alcohol status.</w:t>
      </w:r>
    </w:p>
    <w:p w14:paraId="1C25EBCB" w14:textId="77777777" w:rsidR="007F1BC7" w:rsidRPr="002505C3" w:rsidRDefault="007F1BC7" w:rsidP="002505C3">
      <w:pPr>
        <w:spacing w:line="360" w:lineRule="auto"/>
        <w:rPr>
          <w:rFonts w:ascii="Arial" w:hAnsi="Arial" w:cs="Arial"/>
          <w:sz w:val="24"/>
          <w:szCs w:val="24"/>
        </w:rPr>
      </w:pPr>
    </w:p>
    <w:p w14:paraId="06D7A28F" w14:textId="05A19441" w:rsidR="00ED6C0E" w:rsidRPr="002505C3" w:rsidRDefault="004E1C49" w:rsidP="002505C3">
      <w:pPr>
        <w:pStyle w:val="Heading1"/>
        <w:numPr>
          <w:ilvl w:val="0"/>
          <w:numId w:val="28"/>
        </w:numPr>
        <w:spacing w:line="360" w:lineRule="auto"/>
        <w:rPr>
          <w:rFonts w:cs="Arial"/>
          <w:sz w:val="24"/>
          <w:szCs w:val="24"/>
        </w:rPr>
      </w:pPr>
      <w:r w:rsidRPr="002505C3">
        <w:rPr>
          <w:rFonts w:cs="Arial"/>
          <w:sz w:val="24"/>
          <w:szCs w:val="24"/>
        </w:rPr>
        <w:t>T</w:t>
      </w:r>
      <w:r w:rsidR="0009184E" w:rsidRPr="002505C3">
        <w:rPr>
          <w:rFonts w:cs="Arial"/>
          <w:sz w:val="24"/>
          <w:szCs w:val="24"/>
        </w:rPr>
        <w:t>wo sample MR</w:t>
      </w:r>
    </w:p>
    <w:p w14:paraId="686AD13C" w14:textId="77777777" w:rsidR="00C44996" w:rsidRPr="002505C3" w:rsidRDefault="00C44996" w:rsidP="002505C3">
      <w:pPr>
        <w:spacing w:line="360" w:lineRule="auto"/>
        <w:rPr>
          <w:rFonts w:ascii="Arial" w:hAnsi="Arial" w:cs="Arial"/>
          <w:sz w:val="24"/>
          <w:szCs w:val="24"/>
        </w:rPr>
      </w:pPr>
    </w:p>
    <w:p w14:paraId="7AFB66ED" w14:textId="3DF59905" w:rsidR="00C44996" w:rsidRPr="002505C3" w:rsidRDefault="00C44996" w:rsidP="002505C3">
      <w:pPr>
        <w:spacing w:line="360" w:lineRule="auto"/>
        <w:jc w:val="both"/>
        <w:rPr>
          <w:rFonts w:ascii="Arial" w:hAnsi="Arial" w:cs="Arial"/>
          <w:sz w:val="24"/>
          <w:szCs w:val="24"/>
        </w:rPr>
      </w:pPr>
      <w:r w:rsidRPr="002505C3">
        <w:rPr>
          <w:rFonts w:ascii="Arial" w:hAnsi="Arial" w:cs="Arial"/>
          <w:sz w:val="24"/>
          <w:szCs w:val="24"/>
        </w:rPr>
        <w:t xml:space="preserve">We use two-sample MR to explore the effect of older age at menarche, higher parity, and older age at natural menopause on women’s metabolic profile. Publicly available GWAS summary data will be used for SNP-reproductive traits associations (sample 1) and UK Biobank summary GWAS data for SNP-metabolite associations (sample 2). This approach does not require all participants to have data on both exposure and outcome, and, therefore, allows us to retain the largest possible sample sizes, meaning that power to detect a causal effect is increased </w:t>
      </w:r>
      <w:r w:rsidRPr="002505C3">
        <w:rPr>
          <w:rFonts w:ascii="Arial" w:hAnsi="Arial" w:cs="Arial"/>
          <w:sz w:val="24"/>
          <w:szCs w:val="24"/>
        </w:rPr>
        <w:fldChar w:fldCharType="begin"/>
      </w:r>
      <w:r w:rsidR="00A049C9" w:rsidRPr="002505C3">
        <w:rPr>
          <w:rFonts w:ascii="Arial" w:hAnsi="Arial" w:cs="Arial"/>
          <w:sz w:val="24"/>
          <w:szCs w:val="24"/>
        </w:rPr>
        <w:instrText xml:space="preserve"> ADDIN EN.CITE &lt;EndNote&gt;&lt;Cite&gt;&lt;Author&gt;Lawlor&lt;/Author&gt;&lt;Year&gt;2016&lt;/Year&gt;&lt;RecNum&gt;67&lt;/RecNum&gt;&lt;DisplayText&gt;(10)&lt;/DisplayText&gt;&lt;record&gt;&lt;rec-number&gt;67&lt;/rec-number&gt;&lt;foreign-keys&gt;&lt;key app="EN" db-id="z5xvrx0z00sx5tep9sfx9r5rww29zeaza5pa" timestamp="1476792493"&gt;67&lt;/key&gt;&lt;/foreign-keys&gt;&lt;ref-type name="Journal Article"&gt;17&lt;/ref-type&gt;&lt;contributors&gt;&lt;authors&gt;&lt;author&gt;Lawlor, D. A.&lt;/author&gt;&lt;/authors&gt;&lt;/contributors&gt;&lt;auth-address&gt;MRC Integrative Epidemiology Unit at the University of Bristol and School of Social and Community Medicine, University of Bristol, Oakfield House, Oakfield Grove, Bristol BS8 2BN, UK. d.a.lawlor@bristol.ac.uk.&lt;/auth-address&gt;&lt;titles&gt;&lt;title&gt;Commentary: Two-sample Mendelian randomization: opportunities and challenges&lt;/title&gt;&lt;secondary-title&gt;Int J Epidemiol&lt;/secondary-title&gt;&lt;/titles&gt;&lt;periodical&gt;&lt;full-title&gt;Int J Epidemiol&lt;/full-title&gt;&lt;/periodical&gt;&lt;pages&gt;908-15&lt;/pages&gt;&lt;volume&gt;45&lt;/volume&gt;&lt;number&gt;3&lt;/number&gt;&lt;dates&gt;&lt;year&gt;2016&lt;/year&gt;&lt;pub-dates&gt;&lt;date&gt;Jun&lt;/date&gt;&lt;/pub-dates&gt;&lt;/dates&gt;&lt;isbn&gt;1464-3685 (Electronic)&amp;#xD;0300-5771 (Linking)&lt;/isbn&gt;&lt;accession-num&gt;27427429&lt;/accession-num&gt;&lt;urls&gt;&lt;related-urls&gt;&lt;url&gt;http://www.ncbi.nlm.nih.gov/pubmed/27427429&lt;/url&gt;&lt;url&gt;http://ije.oxfordjournals.org/content/45/3/908.full.pdf&lt;/url&gt;&lt;/related-urls&gt;&lt;/urls&gt;&lt;custom2&gt;PMC5005949&lt;/custom2&gt;&lt;electronic-resource-num&gt;10.1093/ije/dyw127&lt;/electronic-resource-num&gt;&lt;/record&gt;&lt;/Cite&gt;&lt;/EndNote&gt;</w:instrText>
      </w:r>
      <w:r w:rsidRPr="002505C3">
        <w:rPr>
          <w:rFonts w:ascii="Arial" w:hAnsi="Arial" w:cs="Arial"/>
          <w:sz w:val="24"/>
          <w:szCs w:val="24"/>
        </w:rPr>
        <w:fldChar w:fldCharType="separate"/>
      </w:r>
      <w:r w:rsidR="00A049C9" w:rsidRPr="002505C3">
        <w:rPr>
          <w:rFonts w:ascii="Arial" w:hAnsi="Arial" w:cs="Arial"/>
          <w:noProof/>
          <w:sz w:val="24"/>
          <w:szCs w:val="24"/>
        </w:rPr>
        <w:t>(10)</w:t>
      </w:r>
      <w:r w:rsidRPr="002505C3">
        <w:rPr>
          <w:rFonts w:ascii="Arial" w:hAnsi="Arial" w:cs="Arial"/>
          <w:sz w:val="24"/>
          <w:szCs w:val="24"/>
        </w:rPr>
        <w:fldChar w:fldCharType="end"/>
      </w:r>
      <w:r w:rsidRPr="002505C3">
        <w:rPr>
          <w:rFonts w:ascii="Arial" w:hAnsi="Arial" w:cs="Arial"/>
          <w:sz w:val="24"/>
          <w:szCs w:val="24"/>
        </w:rPr>
        <w:t>. </w:t>
      </w:r>
    </w:p>
    <w:p w14:paraId="19A8996C" w14:textId="77777777" w:rsidR="00C44996" w:rsidRPr="002505C3" w:rsidRDefault="00C44996" w:rsidP="002505C3">
      <w:pPr>
        <w:spacing w:line="360" w:lineRule="auto"/>
        <w:jc w:val="both"/>
        <w:rPr>
          <w:rFonts w:ascii="Arial" w:hAnsi="Arial" w:cs="Arial"/>
          <w:i/>
          <w:iCs/>
          <w:sz w:val="24"/>
          <w:szCs w:val="24"/>
        </w:rPr>
      </w:pPr>
    </w:p>
    <w:p w14:paraId="74127981" w14:textId="77777777" w:rsidR="00C44996" w:rsidRPr="002505C3" w:rsidRDefault="00C44996" w:rsidP="002505C3">
      <w:pPr>
        <w:spacing w:line="360" w:lineRule="auto"/>
        <w:jc w:val="both"/>
        <w:rPr>
          <w:rFonts w:ascii="Arial" w:hAnsi="Arial" w:cs="Arial"/>
          <w:i/>
          <w:iCs/>
          <w:sz w:val="24"/>
          <w:szCs w:val="24"/>
        </w:rPr>
      </w:pPr>
      <w:r w:rsidRPr="002505C3">
        <w:rPr>
          <w:rFonts w:ascii="Arial" w:hAnsi="Arial" w:cs="Arial"/>
          <w:i/>
          <w:iCs/>
          <w:sz w:val="24"/>
          <w:szCs w:val="24"/>
        </w:rPr>
        <w:t>Selection of genetic instruments</w:t>
      </w:r>
    </w:p>
    <w:p w14:paraId="03CC4FB0"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p>
    <w:p w14:paraId="5019D64C"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Age at menarche</w:t>
      </w:r>
    </w:p>
    <w:p w14:paraId="0A3F06C4" w14:textId="1CFD27B7" w:rsidR="00C44996" w:rsidRPr="002505C3" w:rsidRDefault="00C44996" w:rsidP="006D4C54">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Genetic instruments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selected from a GWAS of age at menarche, which include</w:t>
      </w:r>
      <w:r w:rsidR="00345DC7" w:rsidRPr="002505C3">
        <w:rPr>
          <w:rFonts w:ascii="Arial" w:eastAsia="Times New Roman" w:hAnsi="Arial" w:cs="Arial"/>
          <w:sz w:val="24"/>
          <w:szCs w:val="24"/>
          <w:lang w:eastAsia="en-GB"/>
        </w:rPr>
        <w:t xml:space="preserve">s </w:t>
      </w:r>
      <w:r w:rsidRPr="002505C3">
        <w:rPr>
          <w:rFonts w:ascii="Arial" w:eastAsia="Times New Roman" w:hAnsi="Arial" w:cs="Arial"/>
          <w:sz w:val="24"/>
          <w:szCs w:val="24"/>
          <w:lang w:eastAsia="en-GB"/>
        </w:rPr>
        <w:t xml:space="preserve">329,345 women of European ancestry </w:t>
      </w:r>
      <w:r w:rsidRPr="002505C3">
        <w:rPr>
          <w:rFonts w:ascii="Arial" w:eastAsia="Times New Roman" w:hAnsi="Arial" w:cs="Arial"/>
          <w:sz w:val="24"/>
          <w:szCs w:val="24"/>
          <w:lang w:eastAsia="en-GB"/>
        </w:rPr>
        <w:fldChar w:fldCharType="begin">
          <w:fldData xml:space="preserve">PEVuZE5vdGU+PENpdGU+PEF1dGhvcj5EYXk8L0F1dGhvcj48WWVhcj4yMDE3PC9ZZWFyPjxSZWNO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5vcmRMYWIsIE91bHUsIEZpbmxhbmQuJiN4RDtEZXBh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</w:fldData>
        </w:fldChar>
      </w:r>
      <w:r w:rsidR="00A049C9" w:rsidRPr="002505C3">
        <w:rPr>
          <w:rFonts w:ascii="Arial" w:eastAsia="Times New Roman" w:hAnsi="Arial" w:cs="Arial"/>
          <w:sz w:val="24"/>
          <w:szCs w:val="24"/>
          <w:lang w:eastAsia="en-GB"/>
        </w:rPr>
        <w:instrText xml:space="preserve"> ADDIN EN.CITE </w:instrText>
      </w:r>
      <w:r w:rsidR="00A049C9" w:rsidRPr="002505C3">
        <w:rPr>
          <w:rFonts w:ascii="Arial" w:eastAsia="Times New Roman" w:hAnsi="Arial" w:cs="Arial"/>
          <w:sz w:val="24"/>
          <w:szCs w:val="24"/>
          <w:lang w:eastAsia="en-GB"/>
        </w:rPr>
        <w:fldChar w:fldCharType="begin">
          <w:fldData xml:space="preserve">PEVuZE5vdGU+PENpdGU+PEF1dGhvcj5EYXk8L0F1dGhvcj48WWVhcj4yMDE3PC9ZZWFyPjxSZWNO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1)</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 xml:space="preserve">. Linear regression models </w:t>
      </w:r>
      <w:r w:rsidR="007E229A" w:rsidRPr="002505C3">
        <w:rPr>
          <w:rFonts w:ascii="Arial" w:eastAsia="Times New Roman" w:hAnsi="Arial" w:cs="Arial"/>
          <w:sz w:val="24"/>
          <w:szCs w:val="24"/>
          <w:lang w:eastAsia="en-GB"/>
        </w:rPr>
        <w:t>will be used</w:t>
      </w:r>
      <w:r w:rsidRPr="002505C3">
        <w:rPr>
          <w:rFonts w:ascii="Arial" w:eastAsia="Times New Roman" w:hAnsi="Arial" w:cs="Arial"/>
          <w:sz w:val="24"/>
          <w:szCs w:val="24"/>
          <w:lang w:eastAsia="en-GB"/>
        </w:rPr>
        <w:t xml:space="preserve"> to estimate the association between genetic variants and age at menarche (in years) adjusting for age at study visit and study-specific covariables. For our analyses, we select the 389 independent SNPs reported by the GWAS to be strongly associated with age at menarche (P-value &lt; 5*10</w:t>
      </w:r>
      <w:r w:rsidRPr="002505C3">
        <w:rPr>
          <w:rFonts w:ascii="Arial" w:eastAsia="Times New Roman" w:hAnsi="Arial" w:cs="Arial"/>
          <w:sz w:val="24"/>
          <w:szCs w:val="24"/>
          <w:vertAlign w:val="superscript"/>
          <w:lang w:eastAsia="en-GB"/>
        </w:rPr>
        <w:t>-8</w:t>
      </w:r>
      <w:r w:rsidRPr="002505C3">
        <w:rPr>
          <w:rFonts w:ascii="Arial" w:eastAsia="Times New Roman" w:hAnsi="Arial" w:cs="Arial"/>
          <w:sz w:val="24"/>
          <w:szCs w:val="24"/>
          <w:lang w:eastAsia="en-GB"/>
        </w:rPr>
        <w:t xml:space="preserve">) in the discovery metanalyses. Given the age at menarche GWAS included UK Biobank participants (maximum estimated sample overlap: ~20%), we </w:t>
      </w:r>
      <w:r w:rsidR="00345DC7" w:rsidRPr="002505C3">
        <w:rPr>
          <w:rFonts w:ascii="Arial" w:eastAsia="Times New Roman" w:hAnsi="Arial" w:cs="Arial"/>
          <w:sz w:val="24"/>
          <w:szCs w:val="24"/>
          <w:lang w:eastAsia="en-GB"/>
        </w:rPr>
        <w:t>also select</w:t>
      </w:r>
      <w:r w:rsidRPr="002505C3">
        <w:rPr>
          <w:rFonts w:ascii="Arial" w:eastAsia="Times New Roman" w:hAnsi="Arial" w:cs="Arial"/>
          <w:sz w:val="24"/>
          <w:szCs w:val="24"/>
          <w:lang w:eastAsia="en-GB"/>
        </w:rPr>
        <w:t xml:space="preserve"> an additional set of age at menarche-associated genetic variants (N = 68 SNPs) using data from a previous GWAS that did not including UK Biobank (details in ‘Sensitivity analyses’ below</w:t>
      </w:r>
      <w:r w:rsidR="000272DF" w:rsidRPr="002505C3">
        <w:rPr>
          <w:rFonts w:ascii="Arial" w:eastAsia="Times New Roman" w:hAnsi="Arial" w:cs="Arial"/>
          <w:sz w:val="24"/>
          <w:szCs w:val="24"/>
          <w:lang w:eastAsia="en-GB"/>
        </w:rPr>
        <w:t xml:space="preserve"> </w:t>
      </w:r>
      <w:r w:rsidRPr="002505C3">
        <w:rPr>
          <w:rFonts w:ascii="Arial" w:eastAsia="Times New Roman" w:hAnsi="Arial" w:cs="Arial"/>
          <w:sz w:val="24"/>
          <w:szCs w:val="24"/>
          <w:lang w:eastAsia="en-GB"/>
        </w:rPr>
        <w:fldChar w:fldCharType="begin">
          <w:fldData xml:space="preserve">PEVuZE5vdGU+PENpdGU+PEF1dGhvcj5QZXJyeTwvQXV0aG9yPjxZZWFyPjIwMTQ8L1llYXI+PFJl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</w:fldData>
        </w:fldChar>
      </w:r>
      <w:r w:rsidR="00A049C9" w:rsidRPr="002505C3">
        <w:rPr>
          <w:rFonts w:ascii="Arial" w:eastAsia="Times New Roman" w:hAnsi="Arial" w:cs="Arial"/>
          <w:sz w:val="24"/>
          <w:szCs w:val="24"/>
          <w:lang w:eastAsia="en-GB"/>
        </w:rPr>
        <w:instrText xml:space="preserve"> ADDIN EN.CITE </w:instrText>
      </w:r>
      <w:r w:rsidR="00A049C9" w:rsidRPr="002505C3">
        <w:rPr>
          <w:rFonts w:ascii="Arial" w:eastAsia="Times New Roman" w:hAnsi="Arial" w:cs="Arial"/>
          <w:sz w:val="24"/>
          <w:szCs w:val="24"/>
          <w:lang w:eastAsia="en-GB"/>
        </w:rPr>
        <w:fldChar w:fldCharType="begin">
          <w:fldData xml:space="preserve">PEVuZE5vdGU+PENpdGU+PEF1dGhvcj5QZXJyeTwvQXV0aG9yPjxZZWFyPjIwMTQ8L1llYXI+PFJl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2)</w:t>
      </w:r>
      <w:r w:rsidRPr="002505C3">
        <w:rPr>
          <w:rFonts w:ascii="Arial" w:eastAsia="Times New Roman" w:hAnsi="Arial" w:cs="Arial"/>
          <w:sz w:val="24"/>
          <w:szCs w:val="24"/>
          <w:lang w:eastAsia="en-GB"/>
        </w:rPr>
        <w:fldChar w:fldCharType="end"/>
      </w:r>
      <w:r w:rsidR="001B25AD" w:rsidRPr="002505C3">
        <w:rPr>
          <w:rFonts w:ascii="Arial" w:eastAsia="Times New Roman" w:hAnsi="Arial" w:cs="Arial"/>
          <w:sz w:val="24"/>
          <w:szCs w:val="24"/>
          <w:lang w:eastAsia="en-GB"/>
        </w:rPr>
        <w:t>).</w:t>
      </w:r>
    </w:p>
    <w:p w14:paraId="2EF348EC" w14:textId="77777777" w:rsidR="00C44996" w:rsidRPr="002505C3" w:rsidRDefault="00C44996" w:rsidP="002505C3">
      <w:pPr>
        <w:spacing w:line="360" w:lineRule="auto"/>
        <w:jc w:val="both"/>
        <w:rPr>
          <w:rFonts w:ascii="Arial" w:hAnsi="Arial" w:cs="Arial"/>
          <w:color w:val="000000"/>
          <w:sz w:val="24"/>
          <w:szCs w:val="24"/>
          <w:shd w:val="clear" w:color="auto" w:fill="FFFFFF"/>
        </w:rPr>
      </w:pPr>
    </w:p>
    <w:p w14:paraId="464156A8" w14:textId="77777777" w:rsidR="00C44996" w:rsidRPr="002505C3" w:rsidRDefault="00C44996" w:rsidP="002505C3">
      <w:pPr>
        <w:spacing w:line="360" w:lineRule="auto"/>
        <w:jc w:val="both"/>
        <w:rPr>
          <w:rFonts w:ascii="Arial" w:hAnsi="Arial" w:cs="Arial"/>
          <w:sz w:val="24"/>
          <w:szCs w:val="24"/>
        </w:rPr>
      </w:pPr>
      <w:r w:rsidRPr="002505C3">
        <w:rPr>
          <w:rFonts w:ascii="Arial" w:hAnsi="Arial" w:cs="Arial"/>
          <w:color w:val="000000"/>
          <w:sz w:val="24"/>
          <w:szCs w:val="24"/>
          <w:shd w:val="clear" w:color="auto" w:fill="FFFFFF"/>
        </w:rPr>
        <w:t>Parity</w:t>
      </w:r>
    </w:p>
    <w:p w14:paraId="53A64B77" w14:textId="4D8B534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lastRenderedPageBreak/>
        <w:t xml:space="preserve">Genetic instruments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selected from a GWAS of number of children ever born, as a proxy of parity, which include</w:t>
      </w:r>
      <w:r w:rsidR="00345DC7" w:rsidRPr="002505C3">
        <w:rPr>
          <w:rFonts w:ascii="Arial" w:eastAsia="Times New Roman" w:hAnsi="Arial" w:cs="Arial"/>
          <w:sz w:val="24"/>
          <w:szCs w:val="24"/>
          <w:lang w:eastAsia="en-GB"/>
        </w:rPr>
        <w:t xml:space="preserve">s </w:t>
      </w:r>
      <w:r w:rsidRPr="002505C3">
        <w:rPr>
          <w:rFonts w:ascii="Arial" w:eastAsia="Times New Roman" w:hAnsi="Arial" w:cs="Arial"/>
          <w:sz w:val="24"/>
          <w:szCs w:val="24"/>
          <w:lang w:eastAsia="en-GB"/>
        </w:rPr>
        <w:t xml:space="preserve">785,604 men and women of European ancestry from 45 studies </w:t>
      </w:r>
      <w:r w:rsidRPr="002505C3">
        <w:rPr>
          <w:rFonts w:ascii="Arial" w:eastAsia="Times New Roman" w:hAnsi="Arial" w:cs="Arial"/>
          <w:sz w:val="24"/>
          <w:szCs w:val="24"/>
          <w:lang w:eastAsia="en-GB"/>
        </w:rPr>
        <w:fldChar w:fldCharType="begin"/>
      </w:r>
      <w:r w:rsidR="00A049C9" w:rsidRPr="002505C3">
        <w:rPr>
          <w:rFonts w:ascii="Arial" w:eastAsia="Times New Roman" w:hAnsi="Arial" w:cs="Arial"/>
          <w:sz w:val="24"/>
          <w:szCs w:val="24"/>
          <w:lang w:eastAsia="en-GB"/>
        </w:rPr>
        <w:instrText xml:space="preserve"> ADDIN EN.CITE &lt;EndNote&gt;&lt;Cite&gt;&lt;Author&gt;Mathieson&lt;/Author&gt;&lt;Year&gt;2020&lt;/Year&gt;&lt;RecNum&gt;4264&lt;/RecNum&gt;&lt;DisplayText&gt;(13)&lt;/DisplayText&gt;&lt;record&gt;&lt;rec-number&gt;4264&lt;/rec-number&gt;&lt;foreign-keys&gt;&lt;key app="EN" db-id="z5xvrx0z00sx5tep9sfx9r5rww29zeaza5pa" timestamp="1643979195"&gt;4264&lt;/key&gt;&lt;/foreign-keys&gt;&lt;ref-type name="Journal Article"&gt;17&lt;/ref-type&gt;&lt;contributors&gt;&lt;authors&gt;&lt;author&gt;Mathieson, Iain&lt;/author&gt;&lt;author&gt;Day, Felix R.&lt;/author&gt;&lt;author&gt;Barban, Nicola&lt;/author&gt;&lt;author&gt;Tropf, Felix C.&lt;/author&gt;&lt;author&gt;Brazel, David M.&lt;/author&gt;&lt;author&gt;eQTLGen Consortium&lt;/author&gt;&lt;author&gt;BIOS Consortium&lt;/author&gt;&lt;author&gt;Vaez, Ahmad&lt;/author&gt;&lt;author&gt;van Zuydam, Natalie&lt;/author&gt;&lt;author&gt;Bitarello, Bárbara D.&lt;/author&gt;&lt;author&gt;Snieder, Harold&lt;/author&gt;&lt;author&gt;den Hoed, Marcel&lt;/author&gt;&lt;author&gt;Ong, Ken K.&lt;/author&gt;&lt;author&gt;Mills, Melinda C.&lt;/author&gt;&lt;author&gt;Perry, John R.B.&lt;/author&gt;&lt;author&gt;on behalf of the Human Reproductive Behaviour Consortium&lt;/author&gt;&lt;/authors&gt;&lt;/contributors&gt;&lt;titles&gt;&lt;title&gt;Genome-wide analysis identifies genetic effects on reproductive success and ongoing natural selection at the &amp;lt;em&amp;gt;FADS&amp;lt;/em&amp;gt; locus&lt;/title&gt;&lt;secondary-title&gt;bioRxiv&lt;/secondary-title&gt;&lt;/titles&gt;&lt;periodical&gt;&lt;full-title&gt;bioRxiv&lt;/full-title&gt;&lt;/periodical&gt;&lt;pages&gt;2020.05.19.104455&lt;/pages&gt;&lt;dates&gt;&lt;year&gt;2020&lt;/year&gt;&lt;/dates&gt;&lt;urls&gt;&lt;related-urls&gt;&lt;url&gt;https://www.biorxiv.org/content/biorxiv/early/2020/05/22/2020.05.19.104455.full.pdf&lt;/url&gt;&lt;/related-urls&gt;&lt;/urls&gt;&lt;electronic-resource-num&gt;10.1101/2020.05.19.104455&lt;/electronic-resource-num&gt;&lt;/record&gt;&lt;/Cite&gt;&lt;/EndNote&gt;</w:instrText>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3)</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 xml:space="preserve">. Number of children ever born was treated as a continuous measure and included both parous and nulliparous women. Linear regression models </w:t>
      </w:r>
      <w:r w:rsidR="00345DC7" w:rsidRPr="002505C3">
        <w:rPr>
          <w:rFonts w:ascii="Arial" w:eastAsia="Times New Roman" w:hAnsi="Arial" w:cs="Arial"/>
          <w:sz w:val="24"/>
          <w:szCs w:val="24"/>
          <w:lang w:eastAsia="en-GB"/>
        </w:rPr>
        <w:t>were</w:t>
      </w:r>
      <w:r w:rsidR="007E229A" w:rsidRPr="002505C3">
        <w:rPr>
          <w:rFonts w:ascii="Arial" w:eastAsia="Times New Roman" w:hAnsi="Arial" w:cs="Arial"/>
          <w:sz w:val="24"/>
          <w:szCs w:val="24"/>
          <w:lang w:eastAsia="en-GB"/>
        </w:rPr>
        <w:t xml:space="preserve"> used</w:t>
      </w:r>
      <w:r w:rsidRPr="002505C3">
        <w:rPr>
          <w:rFonts w:ascii="Arial" w:eastAsia="Times New Roman" w:hAnsi="Arial" w:cs="Arial"/>
          <w:sz w:val="24"/>
          <w:szCs w:val="24"/>
          <w:lang w:eastAsia="en-GB"/>
        </w:rPr>
        <w:t xml:space="preserve"> to estimate the association between genetic variants and number of children ever born adjusting for principal components of ancestry, birth year, its square and cubic, to control for non-linear birth cohort effects. Family-based studies controlled for family structure or excluded relatives. The sex-combined metanalysis also included interactions of birth year and its polynomials with sex. For our analyses, we </w:t>
      </w:r>
      <w:r w:rsidR="00114783" w:rsidRPr="002505C3">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u</w:t>
      </w:r>
      <w:r w:rsidR="00345DC7" w:rsidRPr="002505C3">
        <w:rPr>
          <w:rFonts w:ascii="Arial" w:eastAsia="Times New Roman" w:hAnsi="Arial" w:cs="Arial"/>
          <w:sz w:val="24"/>
          <w:szCs w:val="24"/>
          <w:lang w:eastAsia="en-GB"/>
        </w:rPr>
        <w:t>se</w:t>
      </w:r>
      <w:r w:rsidRPr="002505C3">
        <w:rPr>
          <w:rFonts w:ascii="Arial" w:eastAsia="Times New Roman" w:hAnsi="Arial" w:cs="Arial"/>
          <w:sz w:val="24"/>
          <w:szCs w:val="24"/>
          <w:lang w:eastAsia="en-GB"/>
        </w:rPr>
        <w:t xml:space="preserve"> the 32 independent SNPs reported by the GWAS to be strongly associated with number of children ever born (P-value &lt; 5*10</w:t>
      </w:r>
      <w:r w:rsidRPr="002505C3">
        <w:rPr>
          <w:rFonts w:ascii="Arial" w:eastAsia="Times New Roman" w:hAnsi="Arial" w:cs="Arial"/>
          <w:sz w:val="24"/>
          <w:szCs w:val="24"/>
          <w:vertAlign w:val="superscript"/>
          <w:lang w:eastAsia="en-GB"/>
        </w:rPr>
        <w:t>-8</w:t>
      </w:r>
      <w:r w:rsidRPr="002505C3">
        <w:rPr>
          <w:rFonts w:ascii="Arial" w:eastAsia="Times New Roman" w:hAnsi="Arial" w:cs="Arial"/>
          <w:sz w:val="24"/>
          <w:szCs w:val="24"/>
          <w:lang w:eastAsia="en-GB"/>
        </w:rPr>
        <w:t>) in either the sex-combined (28 SNPs) or female-specific (4 SNPs) metanalyses and summary association data from the female-specific metanalyses. The GWAS included UK Biobank (maximum estimated sample overlap: 14%).</w:t>
      </w:r>
    </w:p>
    <w:p w14:paraId="2DA9E54E"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p>
    <w:p w14:paraId="69CEA957"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Age at natural menopause</w:t>
      </w:r>
    </w:p>
    <w:p w14:paraId="38435DCD" w14:textId="199EFB45"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Genetic instruments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selected from a GWAS of age at natural menopause conducted in </w:t>
      </w:r>
      <w:r w:rsidRPr="002505C3">
        <w:rPr>
          <w:rFonts w:ascii="Arial" w:eastAsia="Times New Roman" w:hAnsi="Arial" w:cs="Arial"/>
          <w:color w:val="222222"/>
          <w:sz w:val="24"/>
          <w:szCs w:val="24"/>
          <w:shd w:val="clear" w:color="auto" w:fill="FFFFFF"/>
          <w:lang w:eastAsia="en-GB"/>
        </w:rPr>
        <w:t>201,323 women of European ancestry</w:t>
      </w:r>
      <w:r w:rsidRPr="002505C3">
        <w:rPr>
          <w:rFonts w:ascii="Arial" w:eastAsia="Times New Roman" w:hAnsi="Arial" w:cs="Arial"/>
          <w:sz w:val="24"/>
          <w:szCs w:val="24"/>
          <w:lang w:eastAsia="en-GB"/>
        </w:rPr>
        <w:t xml:space="preserve"> </w:t>
      </w:r>
      <w:r w:rsidRPr="002505C3">
        <w:rPr>
          <w:rFonts w:ascii="Arial" w:eastAsia="Times New Roman" w:hAnsi="Arial" w:cs="Arial"/>
          <w:sz w:val="24"/>
          <w:szCs w:val="24"/>
          <w:lang w:eastAsia="en-GB"/>
        </w:rPr>
        <w:fldChar w:fldCharType="begin">
          <w:fldData xml:space="preserve">PEVuZE5vdGU+PENpdGU+PEF1dGhvcj5SdXRoPC9BdXRob3I+PFllYXI+MjAyMTwvWWVhcj48UmVj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</w:fldData>
        </w:fldChar>
      </w:r>
      <w:r w:rsidR="00A049C9" w:rsidRPr="002505C3">
        <w:rPr>
          <w:rFonts w:ascii="Arial" w:eastAsia="Times New Roman" w:hAnsi="Arial" w:cs="Arial"/>
          <w:sz w:val="24"/>
          <w:szCs w:val="24"/>
          <w:lang w:eastAsia="en-GB"/>
        </w:rPr>
        <w:instrText xml:space="preserve"> ADDIN EN.CITE </w:instrText>
      </w:r>
      <w:r w:rsidR="00A049C9" w:rsidRPr="002505C3">
        <w:rPr>
          <w:rFonts w:ascii="Arial" w:eastAsia="Times New Roman" w:hAnsi="Arial" w:cs="Arial"/>
          <w:sz w:val="24"/>
          <w:szCs w:val="24"/>
          <w:lang w:eastAsia="en-GB"/>
        </w:rPr>
        <w:fldChar w:fldCharType="begin">
          <w:fldData xml:space="preserve">PEVuZE5vdGU+PENpdGU+PEF1dGhvcj5SdXRoPC9BdXRob3I+PFllYXI+MjAyMTwvWWVhcj48UmVj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4)</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 xml:space="preserve">. Linear regression models </w:t>
      </w:r>
      <w:r w:rsidR="00345DC7" w:rsidRPr="002505C3">
        <w:rPr>
          <w:rFonts w:ascii="Arial" w:eastAsia="Times New Roman" w:hAnsi="Arial" w:cs="Arial"/>
          <w:sz w:val="24"/>
          <w:szCs w:val="24"/>
          <w:lang w:eastAsia="en-GB"/>
        </w:rPr>
        <w:t>were</w:t>
      </w:r>
      <w:r w:rsidR="007E229A" w:rsidRPr="002505C3">
        <w:rPr>
          <w:rFonts w:ascii="Arial" w:eastAsia="Times New Roman" w:hAnsi="Arial" w:cs="Arial"/>
          <w:sz w:val="24"/>
          <w:szCs w:val="24"/>
          <w:lang w:eastAsia="en-GB"/>
        </w:rPr>
        <w:t xml:space="preserve"> used</w:t>
      </w:r>
      <w:r w:rsidRPr="002505C3">
        <w:rPr>
          <w:rFonts w:ascii="Arial" w:eastAsia="Times New Roman" w:hAnsi="Arial" w:cs="Arial"/>
          <w:sz w:val="24"/>
          <w:szCs w:val="24"/>
          <w:lang w:eastAsia="en-GB"/>
        </w:rPr>
        <w:t xml:space="preserve"> to estimate the association between genetic variants and age at natural menopause (in years). For our analyses, we select 290 SNPs reported by the GWAS to be strongly associated with age at natural menopause (P-value &lt; 5*10</w:t>
      </w:r>
      <w:r w:rsidRPr="002505C3">
        <w:rPr>
          <w:rFonts w:ascii="Arial" w:eastAsia="Times New Roman" w:hAnsi="Arial" w:cs="Arial"/>
          <w:sz w:val="24"/>
          <w:szCs w:val="24"/>
          <w:vertAlign w:val="superscript"/>
          <w:lang w:eastAsia="en-GB"/>
        </w:rPr>
        <w:t>-8</w:t>
      </w:r>
      <w:r w:rsidRPr="002505C3">
        <w:rPr>
          <w:rFonts w:ascii="Arial" w:eastAsia="Times New Roman" w:hAnsi="Arial" w:cs="Arial"/>
          <w:sz w:val="24"/>
          <w:szCs w:val="24"/>
          <w:lang w:eastAsia="en-GB"/>
        </w:rPr>
        <w:t xml:space="preserve">). Where available, we </w:t>
      </w:r>
      <w:r w:rsidR="00F910A1" w:rsidRPr="002505C3">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 xml:space="preserve">use association data from the sample combining discovery and replication stages (N = 496,151). Given the age at menarche GWAS included UK Biobank participants (maximum estimated sample overlap: 13% considering the GWAS combined discovery and replication samples), we </w:t>
      </w:r>
      <w:r w:rsidR="00F910A1" w:rsidRPr="002505C3">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also select an additional set of age at natural menopause-associated genetic variants (N = 42 SNPs) using data from a previous GWAS that did not include UK Biobank (details in ‘Sensitivity analyses’ below</w:t>
      </w:r>
      <w:r w:rsidRPr="002505C3">
        <w:rPr>
          <w:rFonts w:ascii="Arial" w:eastAsia="Times New Roman" w:hAnsi="Arial" w:cs="Arial"/>
          <w:sz w:val="24"/>
          <w:szCs w:val="24"/>
          <w:lang w:eastAsia="en-GB"/>
        </w:rPr>
        <w:fldChar w:fldCharType="begin">
          <w:fldData xml:space="preserve">PEVuZE5vdGU+PENpdGU+PEF1dGhvcj5EYXk8L0F1dGhvcj48WWVhcj4yMDE1PC9ZZWFyPjxSZWNO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</w:fldData>
        </w:fldChar>
      </w:r>
      <w:r w:rsidR="00A049C9" w:rsidRPr="002505C3">
        <w:rPr>
          <w:rFonts w:ascii="Arial" w:eastAsia="Times New Roman" w:hAnsi="Arial" w:cs="Arial"/>
          <w:sz w:val="24"/>
          <w:szCs w:val="24"/>
          <w:lang w:eastAsia="en-GB"/>
        </w:rPr>
        <w:instrText xml:space="preserve"> ADDIN EN.CITE </w:instrText>
      </w:r>
      <w:r w:rsidR="00A049C9" w:rsidRPr="002505C3">
        <w:rPr>
          <w:rFonts w:ascii="Arial" w:eastAsia="Times New Roman" w:hAnsi="Arial" w:cs="Arial"/>
          <w:sz w:val="24"/>
          <w:szCs w:val="24"/>
          <w:lang w:eastAsia="en-GB"/>
        </w:rPr>
        <w:fldChar w:fldCharType="begin">
          <w:fldData xml:space="preserve">PEVuZE5vdGU+PENpdGU+PEF1dGhvcj5EYXk8L0F1dGhvcj48WWVhcj4yMDE1PC9ZZWFyPjxSZWNO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5)</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w:t>
      </w:r>
    </w:p>
    <w:p w14:paraId="0B724A3B"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p>
    <w:p w14:paraId="3A967B39" w14:textId="77777777" w:rsidR="00C44996" w:rsidRPr="002505C3" w:rsidRDefault="00C44996" w:rsidP="002505C3">
      <w:pPr>
        <w:keepNext/>
        <w:keepLines/>
        <w:spacing w:before="40" w:after="0" w:line="360" w:lineRule="auto"/>
        <w:jc w:val="both"/>
        <w:outlineLvl w:val="3"/>
        <w:rPr>
          <w:rFonts w:ascii="Arial" w:eastAsiaTheme="majorEastAsia" w:hAnsi="Arial" w:cs="Arial"/>
          <w:i/>
          <w:iCs/>
          <w:sz w:val="24"/>
          <w:szCs w:val="24"/>
        </w:rPr>
      </w:pPr>
      <w:r w:rsidRPr="002505C3">
        <w:rPr>
          <w:rFonts w:ascii="Arial" w:eastAsiaTheme="majorEastAsia" w:hAnsi="Arial" w:cs="Arial"/>
          <w:i/>
          <w:iCs/>
          <w:sz w:val="24"/>
          <w:szCs w:val="24"/>
        </w:rPr>
        <w:t>Main analyses</w:t>
      </w:r>
    </w:p>
    <w:p w14:paraId="3A01FF9E" w14:textId="53C68DDE"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We </w:t>
      </w:r>
      <w:r w:rsidR="002362AF">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 xml:space="preserve">use a standard two-sample MR method, the inverse variance weighted (IVW) estimator, to explore the effect of age at menarche, parity and age at natural menopause on women’s metabolic profile by combining genetic association estimates </w:t>
      </w:r>
      <w:r w:rsidRPr="002505C3">
        <w:rPr>
          <w:rFonts w:ascii="Arial" w:eastAsia="Times New Roman" w:hAnsi="Arial" w:cs="Arial"/>
          <w:sz w:val="24"/>
          <w:szCs w:val="24"/>
          <w:lang w:eastAsia="en-GB"/>
        </w:rPr>
        <w:lastRenderedPageBreak/>
        <w:t xml:space="preserve">for reproductive traits (extracted from published </w:t>
      </w:r>
      <w:proofErr w:type="spellStart"/>
      <w:r w:rsidRPr="002505C3">
        <w:rPr>
          <w:rFonts w:ascii="Arial" w:eastAsia="Times New Roman" w:hAnsi="Arial" w:cs="Arial"/>
          <w:sz w:val="24"/>
          <w:szCs w:val="24"/>
          <w:lang w:eastAsia="en-GB"/>
        </w:rPr>
        <w:t>GWASes</w:t>
      </w:r>
      <w:proofErr w:type="spellEnd"/>
      <w:r w:rsidRPr="002505C3">
        <w:rPr>
          <w:rFonts w:ascii="Arial" w:eastAsia="Times New Roman" w:hAnsi="Arial" w:cs="Arial"/>
          <w:sz w:val="24"/>
          <w:szCs w:val="24"/>
          <w:lang w:eastAsia="en-GB"/>
        </w:rPr>
        <w:t xml:space="preserve"> data) with genetic association estimates for the metabolic measures (generated from UK Biobank data). Given a priori evidence of a potential bidirectional relationship between age at menarche and BMI, we </w:t>
      </w:r>
      <w:r w:rsidR="00DE05D1">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 xml:space="preserve">also use multivariable IVW to test the effect of age at menarche on metabolic measures accounting for adult BMI. For multivariable IVW analysis, apart from the data previously described, we </w:t>
      </w:r>
      <w:r w:rsidR="00DE05D1">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use summary genetic association data for BMI extracted from the 2015 metanalysis by the GIANT consortium (N =</w:t>
      </w:r>
      <w:r w:rsidRPr="002505C3">
        <w:rPr>
          <w:rFonts w:ascii="Arial" w:eastAsia="Times New Roman" w:hAnsi="Arial" w:cs="Arial"/>
          <w:color w:val="222222"/>
          <w:sz w:val="24"/>
          <w:szCs w:val="24"/>
          <w:shd w:val="clear" w:color="auto" w:fill="FFFFFF"/>
          <w:lang w:eastAsia="en-GB"/>
        </w:rPr>
        <w:t xml:space="preserve"> 339,224 individuals</w:t>
      </w:r>
      <w:r w:rsidRPr="002505C3">
        <w:rPr>
          <w:rFonts w:ascii="Arial" w:eastAsia="Times New Roman" w:hAnsi="Arial" w:cs="Arial"/>
          <w:sz w:val="24"/>
          <w:szCs w:val="24"/>
          <w:lang w:eastAsia="en-GB"/>
        </w:rPr>
        <w:t xml:space="preserve"> not including UK Biobank participants) </w:t>
      </w:r>
      <w:r w:rsidRPr="002505C3">
        <w:rPr>
          <w:rFonts w:ascii="Arial" w:eastAsia="Times New Roman" w:hAnsi="Arial" w:cs="Arial"/>
          <w:sz w:val="24"/>
          <w:szCs w:val="24"/>
          <w:lang w:eastAsia="en-GB"/>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wvdGl0bGVzPjxwZXJpb2RpY2FsPjxmdWxsLXRp
dGxlPk5hdHVyZTwvZnVsbC10aXRsZT48L3BlcmlvZGljYWw+PHBhZ2VzPjE5Ny0yMDY8L3BhZ2Vz
Pjx2b2x1bWU+NTE4PC92b2x1bWU+PG51bWJlcj43NTM4PC9udW1iZXI+PGtleXdvcmRzPjxrZXl3
b3JkPkFkaXBvZ2VuZXNpcy9nZW5ldGljczwva2V5d29yZD48a2V5d29yZD5BZGlwb3NpdHkvZ2Vu
ZXRpY3M8L2tleXdvcmQ+PGtleXdvcmQ+QWdlIEZhY3RvcnM8L2tleXdvcmQ+PGtleXdvcmQ+K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Kkdlbm9tZS1XaWRlIEFzc29jaWF0aW9uIFN0dWR5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</w:fldData>
        </w:fldChar>
      </w:r>
      <w:r w:rsidR="00A049C9" w:rsidRPr="002505C3">
        <w:rPr>
          <w:rFonts w:ascii="Arial" w:eastAsia="Times New Roman" w:hAnsi="Arial" w:cs="Arial"/>
          <w:sz w:val="24"/>
          <w:szCs w:val="24"/>
          <w:lang w:eastAsia="en-GB"/>
        </w:rPr>
        <w:instrText xml:space="preserve"> ADDIN EN.CITE </w:instrText>
      </w:r>
      <w:r w:rsidR="00A049C9" w:rsidRPr="002505C3">
        <w:rPr>
          <w:rFonts w:ascii="Arial" w:eastAsia="Times New Roman" w:hAnsi="Arial" w:cs="Arial"/>
          <w:sz w:val="24"/>
          <w:szCs w:val="24"/>
          <w:lang w:eastAsia="en-GB"/>
        </w:rPr>
        <w:fldChar w:fldCharType="begin">
          <w:fldData xml:space="preserve">PEVuZE5vdGU+PENpdGU+PEF1dGhvcj5Mb2NrZTwvQXV0aG9yPjxZZWFyPjIwMTU8L1llYXI+PFJl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==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00A049C9" w:rsidRPr="002505C3">
        <w:rPr>
          <w:rFonts w:ascii="Arial" w:eastAsia="Times New Roman" w:hAnsi="Arial" w:cs="Arial"/>
          <w:sz w:val="24"/>
          <w:szCs w:val="24"/>
          <w:lang w:eastAsia="en-GB"/>
        </w:rPr>
        <w:fldChar w:fldCharType="begin">
          <w:fldData xml:space="preserve">LUhvc3BpdGFsIFN0cmFsc3VuZCwgRC0xNzQ3NSBHcmVpZnN3YWxkLCBHZXJtYW55LiBbMl0gR2Vy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MV0gRGVwYXJ0bWVudCBvZiBHZW5l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==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00A049C9" w:rsidRPr="002505C3">
        <w:rPr>
          <w:rFonts w:ascii="Arial" w:eastAsia="Times New Roman" w:hAnsi="Arial" w:cs="Arial"/>
          <w:sz w:val="24"/>
          <w:szCs w:val="24"/>
          <w:lang w:eastAsia="en-GB"/>
        </w:rPr>
        <w:fldChar w:fldCharType="begin">
          <w:fldData xml:space="preserve">U2NpZW5jZSwgVW5pdmVyc2l0eSBDb2xsZWdlIExvbmRvbiwgTG9uZG9uIFdDMUUgNkJULCBVSy4g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</w:fldData>
        </w:fldChar>
      </w:r>
      <w:r w:rsidR="00A049C9" w:rsidRPr="002505C3">
        <w:rPr>
          <w:rFonts w:ascii="Arial" w:eastAsia="Times New Roman" w:hAnsi="Arial" w:cs="Arial"/>
          <w:sz w:val="24"/>
          <w:szCs w:val="24"/>
          <w:lang w:eastAsia="en-GB"/>
        </w:rPr>
        <w:instrText xml:space="preserve"> ADDIN EN.CITE.DATA </w:instrText>
      </w:r>
      <w:r w:rsidR="00A049C9" w:rsidRPr="002505C3">
        <w:rPr>
          <w:rFonts w:ascii="Arial" w:eastAsia="Times New Roman" w:hAnsi="Arial" w:cs="Arial"/>
          <w:sz w:val="24"/>
          <w:szCs w:val="24"/>
          <w:lang w:eastAsia="en-GB"/>
        </w:rPr>
      </w:r>
      <w:r w:rsidR="00A049C9"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16)</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w:t>
      </w:r>
    </w:p>
    <w:p w14:paraId="79B815EE" w14:textId="77777777" w:rsidR="00C44996" w:rsidRPr="002505C3" w:rsidRDefault="00C44996" w:rsidP="002505C3">
      <w:pPr>
        <w:spacing w:after="0" w:line="360" w:lineRule="auto"/>
        <w:ind w:firstLine="720"/>
        <w:jc w:val="both"/>
        <w:textAlignment w:val="baseline"/>
        <w:rPr>
          <w:rFonts w:ascii="Arial" w:eastAsia="Times New Roman" w:hAnsi="Arial" w:cs="Arial"/>
          <w:sz w:val="24"/>
          <w:szCs w:val="24"/>
          <w:lang w:eastAsia="en-GB"/>
        </w:rPr>
      </w:pPr>
    </w:p>
    <w:p w14:paraId="262E3AE2" w14:textId="77777777" w:rsidR="00C44996" w:rsidRPr="002505C3" w:rsidRDefault="00C44996" w:rsidP="002505C3">
      <w:pPr>
        <w:keepNext/>
        <w:keepLines/>
        <w:spacing w:before="40" w:after="0" w:line="360" w:lineRule="auto"/>
        <w:jc w:val="both"/>
        <w:outlineLvl w:val="3"/>
        <w:rPr>
          <w:rFonts w:ascii="Arial" w:eastAsiaTheme="majorEastAsia" w:hAnsi="Arial" w:cs="Arial"/>
          <w:i/>
          <w:iCs/>
          <w:sz w:val="24"/>
          <w:szCs w:val="24"/>
        </w:rPr>
      </w:pPr>
      <w:r w:rsidRPr="002505C3">
        <w:rPr>
          <w:rFonts w:ascii="Arial" w:eastAsiaTheme="majorEastAsia" w:hAnsi="Arial" w:cs="Arial"/>
          <w:i/>
          <w:iCs/>
          <w:sz w:val="24"/>
          <w:szCs w:val="24"/>
        </w:rPr>
        <w:t>Sensitivity analyses</w:t>
      </w:r>
    </w:p>
    <w:p w14:paraId="5695A779" w14:textId="08673601"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Several sensitivity analyses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conducted to explore the plausibility of the three core MR assumptions, which are required for the method to provide a valid test of the presence of a causal effect.</w:t>
      </w:r>
    </w:p>
    <w:p w14:paraId="4646AFB6"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w:t>
      </w:r>
    </w:p>
    <w:p w14:paraId="20CFC265"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Assumption 1: the genetic instrument must be associated with the reproductive trait </w:t>
      </w:r>
    </w:p>
    <w:p w14:paraId="5D615808" w14:textId="5655B3D2"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We select</w:t>
      </w:r>
      <w:r w:rsidR="00381B89" w:rsidRPr="002505C3">
        <w:rPr>
          <w:rFonts w:ascii="Arial" w:eastAsia="Times New Roman" w:hAnsi="Arial" w:cs="Arial"/>
          <w:sz w:val="24"/>
          <w:szCs w:val="24"/>
          <w:lang w:eastAsia="en-GB"/>
        </w:rPr>
        <w:t xml:space="preserve"> the</w:t>
      </w:r>
      <w:r w:rsidRPr="002505C3">
        <w:rPr>
          <w:rFonts w:ascii="Arial" w:eastAsia="Times New Roman" w:hAnsi="Arial" w:cs="Arial"/>
          <w:sz w:val="24"/>
          <w:szCs w:val="24"/>
          <w:lang w:eastAsia="en-GB"/>
        </w:rPr>
        <w:t xml:space="preserve"> genetic variants reported to be strongly associated with reproductive in the largest available GWAS and estimate the proportion of phenotypic variance explained (R</w:t>
      </w:r>
      <w:r w:rsidRPr="002505C3">
        <w:rPr>
          <w:rFonts w:ascii="Arial" w:eastAsia="Times New Roman" w:hAnsi="Arial" w:cs="Arial"/>
          <w:sz w:val="24"/>
          <w:szCs w:val="24"/>
          <w:vertAlign w:val="superscript"/>
          <w:lang w:eastAsia="en-GB"/>
        </w:rPr>
        <w:t>2</w:t>
      </w:r>
      <w:r w:rsidRPr="002505C3">
        <w:rPr>
          <w:rFonts w:ascii="Arial" w:eastAsia="Times New Roman" w:hAnsi="Arial" w:cs="Arial"/>
          <w:sz w:val="24"/>
          <w:szCs w:val="24"/>
          <w:lang w:eastAsia="en-GB"/>
        </w:rPr>
        <w:t>) and F-statistics for the association of SNPs with reproductive traits among females as an indicator of instrument strength. </w:t>
      </w:r>
    </w:p>
    <w:p w14:paraId="7A7B25B6"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w:t>
      </w:r>
    </w:p>
    <w:p w14:paraId="6162AC27"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Assumption 2: the association between genetic instrument and outcome is unconfounded</w:t>
      </w:r>
    </w:p>
    <w:p w14:paraId="217349E2" w14:textId="1AADCCE1"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One of the main motivations for using MR is to avoid unmeasured confounding. However, there is growing evidence that, in some instances, MR studies can be confounded when using data from unrelated individuals due</w:t>
      </w:r>
      <w:r w:rsidRPr="002505C3">
        <w:rPr>
          <w:rFonts w:ascii="Arial" w:eastAsia="Times New Roman" w:hAnsi="Arial" w:cs="Arial"/>
          <w:color w:val="000000"/>
          <w:sz w:val="24"/>
          <w:szCs w:val="24"/>
          <w:lang w:eastAsia="en-GB"/>
        </w:rPr>
        <w:t xml:space="preserve"> to population stratification, assortative mating and indirect genetic effects of parents </w:t>
      </w:r>
      <w:r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LCAxOCk8L0Rpc3BsYXlUZXh0PjxyZWNv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=
</w:fldData>
        </w:fldChar>
      </w:r>
      <w:r w:rsidR="00A049C9" w:rsidRPr="002505C3">
        <w:rPr>
          <w:rFonts w:ascii="Arial" w:eastAsia="Times New Roman" w:hAnsi="Arial" w:cs="Arial"/>
          <w:color w:val="000000"/>
          <w:sz w:val="24"/>
          <w:szCs w:val="24"/>
          <w:lang w:eastAsia="en-GB"/>
        </w:rPr>
        <w:instrText xml:space="preserve"> ADDIN EN.CITE </w:instrText>
      </w:r>
      <w:r w:rsidR="00A049C9"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LCAxOCk8L0Rpc3BsYXlUZXh0PjxyZWNv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=
</w:fldData>
        </w:fldChar>
      </w:r>
      <w:r w:rsidR="00A049C9" w:rsidRPr="002505C3">
        <w:rPr>
          <w:rFonts w:ascii="Arial" w:eastAsia="Times New Roman" w:hAnsi="Arial" w:cs="Arial"/>
          <w:color w:val="000000"/>
          <w:sz w:val="24"/>
          <w:szCs w:val="24"/>
          <w:lang w:eastAsia="en-GB"/>
        </w:rPr>
        <w:instrText xml:space="preserve"> ADDIN EN.CITE.DATA </w:instrText>
      </w:r>
      <w:r w:rsidR="00A049C9" w:rsidRPr="002505C3">
        <w:rPr>
          <w:rFonts w:ascii="Arial" w:eastAsia="Times New Roman" w:hAnsi="Arial" w:cs="Arial"/>
          <w:color w:val="000000"/>
          <w:sz w:val="24"/>
          <w:szCs w:val="24"/>
          <w:lang w:eastAsia="en-GB"/>
        </w:rPr>
      </w:r>
      <w:r w:rsidR="00A049C9"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r>
      <w:r w:rsidRPr="002505C3">
        <w:rPr>
          <w:rFonts w:ascii="Arial" w:eastAsia="Times New Roman" w:hAnsi="Arial" w:cs="Arial"/>
          <w:color w:val="000000"/>
          <w:sz w:val="24"/>
          <w:szCs w:val="24"/>
          <w:lang w:eastAsia="en-GB"/>
        </w:rPr>
        <w:fldChar w:fldCharType="separate"/>
      </w:r>
      <w:r w:rsidR="00A049C9" w:rsidRPr="002505C3">
        <w:rPr>
          <w:rFonts w:ascii="Arial" w:eastAsia="Times New Roman" w:hAnsi="Arial" w:cs="Arial"/>
          <w:noProof/>
          <w:color w:val="000000"/>
          <w:sz w:val="24"/>
          <w:szCs w:val="24"/>
          <w:lang w:eastAsia="en-GB"/>
        </w:rPr>
        <w:t>(17, 18)</w:t>
      </w:r>
      <w:r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t xml:space="preserve">. We use two approaches to explore whether these </w:t>
      </w:r>
      <w:r w:rsidR="007E229A" w:rsidRPr="002505C3">
        <w:rPr>
          <w:rFonts w:ascii="Arial" w:eastAsia="Times New Roman" w:hAnsi="Arial" w:cs="Arial"/>
          <w:color w:val="000000"/>
          <w:sz w:val="24"/>
          <w:szCs w:val="24"/>
          <w:lang w:eastAsia="en-GB"/>
        </w:rPr>
        <w:t>will be</w:t>
      </w:r>
      <w:r w:rsidRPr="002505C3">
        <w:rPr>
          <w:rFonts w:ascii="Arial" w:eastAsia="Times New Roman" w:hAnsi="Arial" w:cs="Arial"/>
          <w:color w:val="000000"/>
          <w:sz w:val="24"/>
          <w:szCs w:val="24"/>
          <w:lang w:eastAsia="en-GB"/>
        </w:rPr>
        <w:t xml:space="preserve"> likely to bias our main results. First, we </w:t>
      </w:r>
      <w:r w:rsidR="00DE05D1">
        <w:rPr>
          <w:rFonts w:ascii="Arial" w:eastAsia="Times New Roman" w:hAnsi="Arial" w:cs="Arial"/>
          <w:color w:val="000000"/>
          <w:sz w:val="24"/>
          <w:szCs w:val="24"/>
          <w:lang w:eastAsia="en-GB"/>
        </w:rPr>
        <w:t xml:space="preserve">will </w:t>
      </w:r>
      <w:r w:rsidRPr="002505C3">
        <w:rPr>
          <w:rFonts w:ascii="Arial" w:eastAsia="Times New Roman" w:hAnsi="Arial" w:cs="Arial"/>
          <w:color w:val="000000"/>
          <w:sz w:val="24"/>
          <w:szCs w:val="24"/>
          <w:lang w:eastAsia="en-GB"/>
        </w:rPr>
        <w:t xml:space="preserve">use sex-combined data from a recent within-sibship GWAS, including up to 159,701 siblings from 17 cohorts, to test the effect of genetic susceptibility to higher age at menarche, parity and age at menopause on metabolic markers (i.e. LDL-cholesterol, triglycerides, and glycated haemoglobin) </w:t>
      </w:r>
      <w:r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KTwvRGlzcGxheVRleHQ+PHJlY29yZD48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</w:fldData>
        </w:fldChar>
      </w:r>
      <w:r w:rsidR="00A049C9" w:rsidRPr="002505C3">
        <w:rPr>
          <w:rFonts w:ascii="Arial" w:eastAsia="Times New Roman" w:hAnsi="Arial" w:cs="Arial"/>
          <w:color w:val="000000"/>
          <w:sz w:val="24"/>
          <w:szCs w:val="24"/>
          <w:lang w:eastAsia="en-GB"/>
        </w:rPr>
        <w:instrText xml:space="preserve"> ADDIN EN.CITE </w:instrText>
      </w:r>
      <w:r w:rsidR="00A049C9"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KTwvRGlzcGxheVRleHQ+PHJlY29yZD48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</w:fldData>
        </w:fldChar>
      </w:r>
      <w:r w:rsidR="00A049C9" w:rsidRPr="002505C3">
        <w:rPr>
          <w:rFonts w:ascii="Arial" w:eastAsia="Times New Roman" w:hAnsi="Arial" w:cs="Arial"/>
          <w:color w:val="000000"/>
          <w:sz w:val="24"/>
          <w:szCs w:val="24"/>
          <w:lang w:eastAsia="en-GB"/>
        </w:rPr>
        <w:instrText xml:space="preserve"> ADDIN EN.CITE.DATA </w:instrText>
      </w:r>
      <w:r w:rsidR="00A049C9" w:rsidRPr="002505C3">
        <w:rPr>
          <w:rFonts w:ascii="Arial" w:eastAsia="Times New Roman" w:hAnsi="Arial" w:cs="Arial"/>
          <w:color w:val="000000"/>
          <w:sz w:val="24"/>
          <w:szCs w:val="24"/>
          <w:lang w:eastAsia="en-GB"/>
        </w:rPr>
      </w:r>
      <w:r w:rsidR="00A049C9"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r>
      <w:r w:rsidRPr="002505C3">
        <w:rPr>
          <w:rFonts w:ascii="Arial" w:eastAsia="Times New Roman" w:hAnsi="Arial" w:cs="Arial"/>
          <w:color w:val="000000"/>
          <w:sz w:val="24"/>
          <w:szCs w:val="24"/>
          <w:lang w:eastAsia="en-GB"/>
        </w:rPr>
        <w:fldChar w:fldCharType="separate"/>
      </w:r>
      <w:r w:rsidR="00A049C9" w:rsidRPr="002505C3">
        <w:rPr>
          <w:rFonts w:ascii="Arial" w:eastAsia="Times New Roman" w:hAnsi="Arial" w:cs="Arial"/>
          <w:noProof/>
          <w:color w:val="000000"/>
          <w:sz w:val="24"/>
          <w:szCs w:val="24"/>
          <w:lang w:eastAsia="en-GB"/>
        </w:rPr>
        <w:t>(17)</w:t>
      </w:r>
      <w:r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t>. Within-sibling MR designs control for variation in parental genotypes, and so should not be affected by population stratification, assortative mating and indirect genetic effects of parents</w:t>
      </w:r>
      <w:r w:rsidRPr="002505C3" w:rsidDel="009868EE">
        <w:rPr>
          <w:rFonts w:ascii="Arial" w:eastAsia="Times New Roman" w:hAnsi="Arial" w:cs="Arial"/>
          <w:color w:val="000000"/>
          <w:sz w:val="24"/>
          <w:szCs w:val="24"/>
          <w:lang w:eastAsia="en-GB"/>
        </w:rPr>
        <w:t xml:space="preserve"> </w:t>
      </w:r>
      <w:r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LTE5KTwvRGlzcGxheVRleHQ+PHJlY29y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</w:fldData>
        </w:fldChar>
      </w:r>
      <w:r w:rsidR="00A049C9" w:rsidRPr="002505C3">
        <w:rPr>
          <w:rFonts w:ascii="Arial" w:eastAsia="Times New Roman" w:hAnsi="Arial" w:cs="Arial"/>
          <w:color w:val="000000"/>
          <w:sz w:val="24"/>
          <w:szCs w:val="24"/>
          <w:lang w:eastAsia="en-GB"/>
        </w:rPr>
        <w:instrText xml:space="preserve"> ADDIN EN.CITE </w:instrText>
      </w:r>
      <w:r w:rsidR="00A049C9" w:rsidRPr="002505C3">
        <w:rPr>
          <w:rFonts w:ascii="Arial" w:eastAsia="Times New Roman" w:hAnsi="Arial" w:cs="Arial"/>
          <w:color w:val="000000"/>
          <w:sz w:val="24"/>
          <w:szCs w:val="24"/>
          <w:lang w:eastAsia="en-GB"/>
        </w:rPr>
        <w:fldChar w:fldCharType="begin">
          <w:fldData xml:space="preserve">PEVuZE5vdGU+PENpdGU+PEF1dGhvcj5Ib3dlPC9BdXRob3I+PFllYXI+MjAyMTwvWWVhcj48UmVj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</w:fldData>
        </w:fldChar>
      </w:r>
      <w:r w:rsidR="00A049C9" w:rsidRPr="002505C3">
        <w:rPr>
          <w:rFonts w:ascii="Arial" w:eastAsia="Times New Roman" w:hAnsi="Arial" w:cs="Arial"/>
          <w:color w:val="000000"/>
          <w:sz w:val="24"/>
          <w:szCs w:val="24"/>
          <w:lang w:eastAsia="en-GB"/>
        </w:rPr>
        <w:instrText xml:space="preserve"> ADDIN EN.CITE.DATA </w:instrText>
      </w:r>
      <w:r w:rsidR="00A049C9" w:rsidRPr="002505C3">
        <w:rPr>
          <w:rFonts w:ascii="Arial" w:eastAsia="Times New Roman" w:hAnsi="Arial" w:cs="Arial"/>
          <w:color w:val="000000"/>
          <w:sz w:val="24"/>
          <w:szCs w:val="24"/>
          <w:lang w:eastAsia="en-GB"/>
        </w:rPr>
      </w:r>
      <w:r w:rsidR="00A049C9"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r>
      <w:r w:rsidRPr="002505C3">
        <w:rPr>
          <w:rFonts w:ascii="Arial" w:eastAsia="Times New Roman" w:hAnsi="Arial" w:cs="Arial"/>
          <w:color w:val="000000"/>
          <w:sz w:val="24"/>
          <w:szCs w:val="24"/>
          <w:lang w:eastAsia="en-GB"/>
        </w:rPr>
        <w:fldChar w:fldCharType="separate"/>
      </w:r>
      <w:r w:rsidR="00A049C9" w:rsidRPr="002505C3">
        <w:rPr>
          <w:rFonts w:ascii="Arial" w:eastAsia="Times New Roman" w:hAnsi="Arial" w:cs="Arial"/>
          <w:noProof/>
          <w:color w:val="000000"/>
          <w:sz w:val="24"/>
          <w:szCs w:val="24"/>
          <w:lang w:eastAsia="en-GB"/>
        </w:rPr>
        <w:t>(17-19)</w:t>
      </w:r>
      <w:r w:rsidRPr="002505C3">
        <w:rPr>
          <w:rFonts w:ascii="Arial" w:eastAsia="Times New Roman" w:hAnsi="Arial" w:cs="Arial"/>
          <w:color w:val="000000"/>
          <w:sz w:val="24"/>
          <w:szCs w:val="24"/>
          <w:lang w:eastAsia="en-GB"/>
        </w:rPr>
        <w:fldChar w:fldCharType="end"/>
      </w:r>
      <w:r w:rsidRPr="002505C3">
        <w:rPr>
          <w:rFonts w:ascii="Arial" w:eastAsia="Times New Roman" w:hAnsi="Arial" w:cs="Arial"/>
          <w:color w:val="000000"/>
          <w:sz w:val="24"/>
          <w:szCs w:val="24"/>
          <w:lang w:eastAsia="en-GB"/>
        </w:rPr>
        <w:t xml:space="preserve">. </w:t>
      </w:r>
      <w:r w:rsidRPr="002505C3">
        <w:rPr>
          <w:rFonts w:ascii="Arial" w:eastAsia="Times New Roman" w:hAnsi="Arial" w:cs="Arial"/>
          <w:color w:val="000000"/>
          <w:sz w:val="24"/>
          <w:szCs w:val="24"/>
          <w:lang w:eastAsia="en-GB"/>
        </w:rPr>
        <w:lastRenderedPageBreak/>
        <w:t xml:space="preserve">Second, </w:t>
      </w:r>
      <w:r w:rsidRPr="002505C3">
        <w:rPr>
          <w:rFonts w:ascii="Arial" w:eastAsia="Times New Roman" w:hAnsi="Arial" w:cs="Arial"/>
          <w:sz w:val="24"/>
          <w:szCs w:val="24"/>
          <w:lang w:eastAsia="en-GB"/>
        </w:rPr>
        <w:t xml:space="preserve">we </w:t>
      </w:r>
      <w:r w:rsidR="00DE05D1">
        <w:rPr>
          <w:rFonts w:ascii="Arial" w:eastAsia="Times New Roman" w:hAnsi="Arial" w:cs="Arial"/>
          <w:sz w:val="24"/>
          <w:szCs w:val="24"/>
          <w:lang w:eastAsia="en-GB"/>
        </w:rPr>
        <w:t xml:space="preserve">will </w:t>
      </w:r>
      <w:r w:rsidRPr="002505C3">
        <w:rPr>
          <w:rFonts w:ascii="Arial" w:eastAsia="Times New Roman" w:hAnsi="Arial" w:cs="Arial"/>
          <w:sz w:val="24"/>
          <w:szCs w:val="24"/>
          <w:lang w:eastAsia="en-GB"/>
        </w:rPr>
        <w:t>perform IVW on negative control outcomes (i.e. skin colour and skin tanning ability) since these could not conceivably be affected by the exposures and any evidence for an association between reproductive tra</w:t>
      </w:r>
      <w:r w:rsidR="00975E89" w:rsidRPr="002505C3">
        <w:rPr>
          <w:rFonts w:ascii="Arial" w:eastAsia="Times New Roman" w:hAnsi="Arial" w:cs="Arial"/>
          <w:sz w:val="24"/>
          <w:szCs w:val="24"/>
          <w:lang w:eastAsia="en-GB"/>
        </w:rPr>
        <w:t>i</w:t>
      </w:r>
      <w:r w:rsidRPr="002505C3">
        <w:rPr>
          <w:rFonts w:ascii="Arial" w:eastAsia="Times New Roman" w:hAnsi="Arial" w:cs="Arial"/>
          <w:sz w:val="24"/>
          <w:szCs w:val="24"/>
          <w:lang w:eastAsia="en-GB"/>
        </w:rPr>
        <w:t xml:space="preserve">ts and, these negative control outcomes would be indicative of residual population stratification in the exposure GWAS </w:t>
      </w:r>
      <w:r w:rsidRPr="002505C3">
        <w:rPr>
          <w:rFonts w:ascii="Arial" w:eastAsia="Times New Roman" w:hAnsi="Arial" w:cs="Arial"/>
          <w:sz w:val="24"/>
          <w:szCs w:val="24"/>
          <w:lang w:eastAsia="en-GB"/>
        </w:rPr>
        <w:fldChar w:fldCharType="begin"/>
      </w:r>
      <w:r w:rsidR="00A049C9" w:rsidRPr="002505C3">
        <w:rPr>
          <w:rFonts w:ascii="Arial" w:eastAsia="Times New Roman" w:hAnsi="Arial" w:cs="Arial"/>
          <w:sz w:val="24"/>
          <w:szCs w:val="24"/>
          <w:lang w:eastAsia="en-GB"/>
        </w:rPr>
        <w:instrText xml:space="preserve"> ADDIN EN.CITE &lt;EndNote&gt;&lt;Cite&gt;&lt;Author&gt;Sanderson&lt;/Author&gt;&lt;Year&gt;2021&lt;/Year&gt;&lt;RecNum&gt;3767&lt;/RecNum&gt;&lt;DisplayText&gt;(20)&lt;/DisplayText&gt;&lt;record&gt;&lt;rec-number&gt;3767&lt;/rec-number&gt;&lt;foreign-keys&gt;&lt;key app="EN" db-id="z5xvrx0z00sx5tep9sfx9r5rww29zeaza5pa" timestamp="1626703830"&gt;3767&lt;/key&gt;&lt;/foreign-keys&gt;&lt;ref-type name="Journal Article"&gt;17&lt;/ref-type&gt;&lt;contributors&gt;&lt;authors&gt;&lt;author&gt;Sanderson, E.&lt;/author&gt;&lt;author&gt;Richardson, T. G.&lt;/author&gt;&lt;author&gt;Hemani, G.&lt;/author&gt;&lt;author&gt;Davey Smith, G.&lt;/author&gt;&lt;/authors&gt;&lt;/contributors&gt;&lt;auth-address&gt;MRC Integrative Epidemiology Unit at the University of Bristol, Bristol, UK.&amp;#xD;Population Health Sciences, Bristol Medical School, University of Bristol, Bristol, UK.&lt;/auth-address&gt;&lt;titles&gt;&lt;title&gt;The use of negative control outcomes in Mendelian randomization to detect potential population stratification&lt;/title&gt;&lt;secondary-title&gt;Int J Epidemiol&lt;/secondary-title&gt;&lt;/titles&gt;&lt;periodical&gt;&lt;full-title&gt;Int J Epidemiol&lt;/full-title&gt;&lt;/periodical&gt;&lt;edition&gt;2021/02/12&lt;/edition&gt;&lt;keywords&gt;&lt;keyword&gt;Mendelian randomization&lt;/keyword&gt;&lt;keyword&gt;Population stratification&lt;/keyword&gt;&lt;keyword&gt;negative control outcomes&lt;/keyword&gt;&lt;/keywords&gt;&lt;dates&gt;&lt;year&gt;2021&lt;/year&gt;&lt;pub-dates&gt;&lt;date&gt;Feb 11&lt;/date&gt;&lt;/pub-dates&gt;&lt;/dates&gt;&lt;isbn&gt;1464-3685 (Electronic)&amp;#xD;0300-5771 (Linking)&lt;/isbn&gt;&lt;accession-num&gt;33570130&lt;/accession-num&gt;&lt;urls&gt;&lt;related-urls&gt;&lt;url&gt;https://www.ncbi.nlm.nih.gov/pubmed/33570130&lt;/url&gt;&lt;/related-urls&gt;&lt;/urls&gt;&lt;electronic-resource-num&gt;10.1093/ije/dyaa288&lt;/electronic-resource-num&gt;&lt;/record&gt;&lt;/Cite&gt;&lt;/EndNote&gt;</w:instrText>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20)</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w:t>
      </w:r>
    </w:p>
    <w:p w14:paraId="5EE6244A"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w:t>
      </w:r>
    </w:p>
    <w:p w14:paraId="3E0B05C5" w14:textId="77777777"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Assumption 3: the genetic instrument does not affect the outcome except through its possible effect on the exposure </w:t>
      </w:r>
    </w:p>
    <w:p w14:paraId="47E93D11" w14:textId="7671E6C8"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A key violation of this assumption is known as horizontal pleiotropy, where genetic variants influence the outcome through pathways that are not mediated by the exposure </w:t>
      </w:r>
      <w:r w:rsidRPr="002505C3">
        <w:rPr>
          <w:rFonts w:ascii="Arial" w:eastAsia="Times New Roman" w:hAnsi="Arial" w:cs="Arial"/>
          <w:sz w:val="24"/>
          <w:szCs w:val="24"/>
          <w:lang w:eastAsia="en-GB"/>
        </w:rPr>
        <w:fldChar w:fldCharType="begin"/>
      </w:r>
      <w:r w:rsidR="00A049C9" w:rsidRPr="002505C3">
        <w:rPr>
          <w:rFonts w:ascii="Arial" w:eastAsia="Times New Roman" w:hAnsi="Arial" w:cs="Arial"/>
          <w:sz w:val="24"/>
          <w:szCs w:val="24"/>
          <w:lang w:eastAsia="en-GB"/>
        </w:rPr>
        <w:instrText xml:space="preserve"> ADDIN EN.CITE &lt;EndNote&gt;&lt;Cite&gt;&lt;Author&gt;Zheng&lt;/Author&gt;&lt;Year&gt;2017&lt;/Year&gt;&lt;RecNum&gt;3473&lt;/RecNum&gt;&lt;DisplayText&gt;(21)&lt;/DisplayText&gt;&lt;record&gt;&lt;rec-number&gt;3473&lt;/rec-number&gt;&lt;foreign-keys&gt;&lt;key app="EN" db-id="z5xvrx0z00sx5tep9sfx9r5rww29zeaza5pa" timestamp="1530197583"&gt;3473&lt;/key&gt;&lt;/foreign-keys&gt;&lt;ref-type name="Journal Article"&gt;17&lt;/ref-type&gt;&lt;contributors&gt;&lt;authors&gt;&lt;author&gt;Zheng, J.&lt;/author&gt;&lt;author&gt;Baird, D.&lt;/author&gt;&lt;author&gt;Borges, M. C.&lt;/author&gt;&lt;author&gt;Bowden, J.&lt;/author&gt;&lt;author&gt;Hemani, G.&lt;/author&gt;&lt;author&gt;Haycock, P.&lt;/author&gt;&lt;author&gt;Evans, D. M.&lt;/author&gt;&lt;author&gt;Smith, G. D.&lt;/author&gt;&lt;/authors&gt;&lt;/contributors&gt;&lt;auth-address&gt;MRC Integrative Epidemiology Unit, University of Bristol, Oakfield House, Bristol, UK.0000 0004 1936 7603grid.5337.2&amp;#xD;University of Queensland Diamantina Institute, Translational Research Institute, University of Queensland, Brisbane, QLD Australia.0000 0000 9320 7537grid.1003.2&lt;/auth-address&gt;&lt;titles&gt;&lt;title&gt;Recent Developments in Mendelian Randomization Studies&lt;/title&gt;&lt;secondary-title&gt;Curr Epidemiol Rep&lt;/secondary-title&gt;&lt;/titles&gt;&lt;periodical&gt;&lt;full-title&gt;Curr Epidemiol Rep&lt;/full-title&gt;&lt;/periodical&gt;&lt;pages&gt;330-345&lt;/pages&gt;&lt;volume&gt;4&lt;/volume&gt;&lt;number&gt;4&lt;/number&gt;&lt;edition&gt;2017/12/12&lt;/edition&gt;&lt;keywords&gt;&lt;keyword&gt;Databases and automation tools for causal inference&lt;/keyword&gt;&lt;keyword&gt;Disease progression&lt;/keyword&gt;&lt;keyword&gt;Drug development&lt;/keyword&gt;&lt;keyword&gt;Hypothesis-free causality&lt;/keyword&gt;&lt;keyword&gt;Mendelian randomization&lt;/keyword&gt;&lt;/keywords&gt;&lt;dates&gt;&lt;year&gt;2017&lt;/year&gt;&lt;/dates&gt;&lt;isbn&gt;2196-2995 (Print)&lt;/isbn&gt;&lt;accession-num&gt;29226067&lt;/accession-num&gt;&lt;urls&gt;&lt;related-urls&gt;&lt;url&gt;https://www.ncbi.nlm.nih.gov/pubmed/29226067&lt;/url&gt;&lt;/related-urls&gt;&lt;/urls&gt;&lt;custom2&gt;PMC5711966&lt;/custom2&gt;&lt;electronic-resource-num&gt;10.1007/s40471-017-0128-6&lt;/electronic-resource-num&gt;&lt;/record&gt;&lt;/Cite&gt;&lt;/EndNote&gt;</w:instrText>
      </w:r>
      <w:r w:rsidRPr="002505C3">
        <w:rPr>
          <w:rFonts w:ascii="Arial" w:eastAsia="Times New Roman" w:hAnsi="Arial" w:cs="Arial"/>
          <w:sz w:val="24"/>
          <w:szCs w:val="24"/>
          <w:lang w:eastAsia="en-GB"/>
        </w:rPr>
        <w:fldChar w:fldCharType="separate"/>
      </w:r>
      <w:r w:rsidR="00A049C9" w:rsidRPr="002505C3">
        <w:rPr>
          <w:rFonts w:ascii="Arial" w:eastAsia="Times New Roman" w:hAnsi="Arial" w:cs="Arial"/>
          <w:noProof/>
          <w:sz w:val="24"/>
          <w:szCs w:val="24"/>
          <w:lang w:eastAsia="en-GB"/>
        </w:rPr>
        <w:t>(21)</w:t>
      </w:r>
      <w:r w:rsidRPr="002505C3">
        <w:rPr>
          <w:rFonts w:ascii="Arial" w:eastAsia="Times New Roman" w:hAnsi="Arial" w:cs="Arial"/>
          <w:sz w:val="24"/>
          <w:szCs w:val="24"/>
          <w:lang w:eastAsia="en-GB"/>
        </w:rPr>
        <w:fldChar w:fldCharType="end"/>
      </w:r>
      <w:r w:rsidRPr="002505C3">
        <w:rPr>
          <w:rFonts w:ascii="Arial" w:eastAsia="Times New Roman" w:hAnsi="Arial" w:cs="Arial"/>
          <w:sz w:val="24"/>
          <w:szCs w:val="24"/>
          <w:lang w:eastAsia="en-GB"/>
        </w:rPr>
        <w:t xml:space="preserve">. We explore the presence of bias due to horizontal pleiotropy by using other MR methods: the weighted median estimator and MR-Egger. These methods can provide valid tests of a causal effect under </w:t>
      </w:r>
      <w:r w:rsidRPr="002505C3">
        <w:rPr>
          <w:rFonts w:ascii="Arial" w:eastAsia="Times New Roman" w:hAnsi="Arial" w:cs="Arial"/>
          <w:sz w:val="24"/>
          <w:szCs w:val="24"/>
          <w:shd w:val="clear" w:color="auto" w:fill="FFFFFF"/>
          <w:lang w:eastAsia="en-GB"/>
        </w:rPr>
        <w:t>different (and weaker) assumptions about the nature of the underlying horizontal pleiotropy</w:t>
      </w:r>
      <w:r w:rsidRPr="002505C3">
        <w:rPr>
          <w:rFonts w:ascii="Arial" w:eastAsia="Times New Roman" w:hAnsi="Arial" w:cs="Arial"/>
          <w:sz w:val="24"/>
          <w:szCs w:val="24"/>
          <w:lang w:eastAsia="en-GB"/>
        </w:rPr>
        <w:t xml:space="preserve">. The weighted median estimator requires that at least 50% of the weight in the analysis stems from valid instruments. The MR-Egger estimator assumes that the instrument strength is independent of its the direct effects on the outcome (i.e. INSIDE assumption). </w:t>
      </w:r>
    </w:p>
    <w:p w14:paraId="59D8A199" w14:textId="77777777" w:rsidR="00C44996" w:rsidRPr="002505C3" w:rsidRDefault="00C44996" w:rsidP="002505C3">
      <w:pPr>
        <w:spacing w:after="0" w:line="360" w:lineRule="auto"/>
        <w:ind w:firstLine="720"/>
        <w:jc w:val="both"/>
        <w:textAlignment w:val="baseline"/>
        <w:rPr>
          <w:rFonts w:ascii="Arial" w:eastAsia="Times New Roman" w:hAnsi="Arial" w:cs="Arial"/>
          <w:sz w:val="24"/>
          <w:szCs w:val="24"/>
          <w:lang w:eastAsia="en-GB"/>
        </w:rPr>
      </w:pPr>
    </w:p>
    <w:p w14:paraId="66BC3E0D" w14:textId="578E3872" w:rsidR="00C44996" w:rsidRPr="002505C3" w:rsidRDefault="00C44996" w:rsidP="002505C3">
      <w:pPr>
        <w:spacing w:after="0" w:line="360" w:lineRule="auto"/>
        <w:jc w:val="both"/>
        <w:textAlignment w:val="baseline"/>
        <w:rPr>
          <w:rFonts w:ascii="Arial" w:eastAsia="Times New Roman" w:hAnsi="Arial" w:cs="Arial"/>
          <w:sz w:val="24"/>
          <w:szCs w:val="24"/>
          <w:lang w:eastAsia="en-GB"/>
        </w:rPr>
      </w:pPr>
      <w:r w:rsidRPr="002505C3">
        <w:rPr>
          <w:rFonts w:ascii="Arial" w:eastAsia="Times New Roman" w:hAnsi="Arial" w:cs="Arial"/>
          <w:sz w:val="24"/>
          <w:szCs w:val="24"/>
          <w:lang w:eastAsia="en-GB"/>
        </w:rPr>
        <w:t xml:space="preserve">In addition to the core assumptions, the two-sample MR approach assumes that genetic associations with exposure and outcome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estimated from two comparable but non-overlapping samples. We restrict our analyses to European adult individuals to ensure that samples </w:t>
      </w:r>
      <w:r w:rsidR="007E229A" w:rsidRPr="002505C3">
        <w:rPr>
          <w:rFonts w:ascii="Arial" w:eastAsia="Times New Roman" w:hAnsi="Arial" w:cs="Arial"/>
          <w:sz w:val="24"/>
          <w:szCs w:val="24"/>
          <w:lang w:eastAsia="en-GB"/>
        </w:rPr>
        <w:t>will be</w:t>
      </w:r>
      <w:r w:rsidRPr="002505C3">
        <w:rPr>
          <w:rFonts w:ascii="Arial" w:eastAsia="Times New Roman" w:hAnsi="Arial" w:cs="Arial"/>
          <w:sz w:val="24"/>
          <w:szCs w:val="24"/>
          <w:lang w:eastAsia="en-GB"/>
        </w:rPr>
        <w:t xml:space="preserve"> comparable. We assessed potential bias due to sample overlap by conducting MR using SNPs selected from previous GWAS of age at menarche and age at natural menopause that d</w:t>
      </w:r>
      <w:r w:rsidR="00A049C9" w:rsidRPr="002505C3">
        <w:rPr>
          <w:rFonts w:ascii="Arial" w:eastAsia="Times New Roman" w:hAnsi="Arial" w:cs="Arial"/>
          <w:sz w:val="24"/>
          <w:szCs w:val="24"/>
          <w:lang w:eastAsia="en-GB"/>
        </w:rPr>
        <w:t xml:space="preserve">o </w:t>
      </w:r>
      <w:r w:rsidRPr="002505C3">
        <w:rPr>
          <w:rFonts w:ascii="Arial" w:eastAsia="Times New Roman" w:hAnsi="Arial" w:cs="Arial"/>
          <w:sz w:val="24"/>
          <w:szCs w:val="24"/>
          <w:lang w:eastAsia="en-GB"/>
        </w:rPr>
        <w:t>not include UK Biobank</w:t>
      </w:r>
    </w:p>
    <w:p w14:paraId="6605A447" w14:textId="421093B0" w:rsidR="008F0DC0" w:rsidRDefault="008F0DC0">
      <w:pPr>
        <w:pStyle w:val="Heading1"/>
        <w:spacing w:line="360" w:lineRule="auto"/>
        <w:rPr>
          <w:rFonts w:cs="Arial"/>
          <w:sz w:val="24"/>
          <w:szCs w:val="24"/>
        </w:rPr>
      </w:pPr>
      <w:r>
        <w:rPr>
          <w:rFonts w:cs="Arial"/>
          <w:sz w:val="24"/>
          <w:szCs w:val="24"/>
        </w:rPr>
        <w:t>Table 1</w:t>
      </w:r>
      <w:r w:rsidR="003659BC">
        <w:rPr>
          <w:rFonts w:cs="Arial"/>
          <w:sz w:val="24"/>
          <w:szCs w:val="24"/>
        </w:rPr>
        <w:t xml:space="preserve"> List of outcomes</w:t>
      </w:r>
    </w:p>
    <w:tbl>
      <w:tblPr>
        <w:tblW w:w="9520" w:type="dxa"/>
        <w:tblLook w:val="04A0" w:firstRow="1" w:lastRow="0" w:firstColumn="1" w:lastColumn="0" w:noHBand="0" w:noVBand="1"/>
      </w:tblPr>
      <w:tblGrid>
        <w:gridCol w:w="2407"/>
        <w:gridCol w:w="7240"/>
      </w:tblGrid>
      <w:tr w:rsidR="008F0DC0" w:rsidRPr="00B11C17" w14:paraId="6BC5780F" w14:textId="77777777" w:rsidTr="003659BC">
        <w:trPr>
          <w:trHeight w:val="250"/>
        </w:trPr>
        <w:tc>
          <w:tcPr>
            <w:tcW w:w="2280" w:type="dxa"/>
            <w:tcBorders>
              <w:top w:val="nil"/>
              <w:left w:val="nil"/>
              <w:bottom w:val="single" w:sz="4" w:space="0" w:color="auto"/>
              <w:right w:val="nil"/>
            </w:tcBorders>
            <w:shd w:val="clear" w:color="auto" w:fill="auto"/>
            <w:noWrap/>
            <w:vAlign w:val="bottom"/>
          </w:tcPr>
          <w:p w14:paraId="05BA2D73" w14:textId="77777777" w:rsidR="008F0DC0" w:rsidRPr="00B11C17" w:rsidRDefault="008F0DC0" w:rsidP="004122A5">
            <w:pPr>
              <w:spacing w:after="0" w:line="240" w:lineRule="auto"/>
              <w:rPr>
                <w:rFonts w:ascii="Arial" w:eastAsia="Times New Roman" w:hAnsi="Arial" w:cs="Arial"/>
                <w:sz w:val="20"/>
                <w:szCs w:val="20"/>
                <w:lang w:eastAsia="en-GB"/>
              </w:rPr>
            </w:pPr>
          </w:p>
        </w:tc>
        <w:tc>
          <w:tcPr>
            <w:tcW w:w="7240" w:type="dxa"/>
            <w:tcBorders>
              <w:top w:val="nil"/>
              <w:left w:val="nil"/>
              <w:bottom w:val="single" w:sz="4" w:space="0" w:color="auto"/>
              <w:right w:val="nil"/>
            </w:tcBorders>
            <w:shd w:val="clear" w:color="auto" w:fill="auto"/>
            <w:noWrap/>
            <w:vAlign w:val="bottom"/>
          </w:tcPr>
          <w:p w14:paraId="526E47CD" w14:textId="77777777" w:rsidR="008F0DC0" w:rsidRPr="00B11C17" w:rsidRDefault="008F0DC0" w:rsidP="004122A5">
            <w:pPr>
              <w:spacing w:after="0" w:line="240" w:lineRule="auto"/>
              <w:rPr>
                <w:rFonts w:ascii="Arial" w:eastAsia="Times New Roman" w:hAnsi="Arial" w:cs="Arial"/>
                <w:sz w:val="20"/>
                <w:szCs w:val="20"/>
                <w:lang w:eastAsia="en-GB"/>
              </w:rPr>
            </w:pPr>
          </w:p>
        </w:tc>
      </w:tr>
      <w:tr w:rsidR="003659BC" w:rsidRPr="00B11C17" w14:paraId="18BDC9E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1BF45A22" w14:textId="784F4D63" w:rsidR="003659BC" w:rsidRPr="003659BC" w:rsidRDefault="003659BC" w:rsidP="004122A5">
            <w:pPr>
              <w:spacing w:after="0" w:line="240" w:lineRule="auto"/>
              <w:rPr>
                <w:rFonts w:ascii="Arial" w:eastAsia="Times New Roman" w:hAnsi="Arial" w:cs="Arial"/>
                <w:b/>
                <w:bCs/>
                <w:sz w:val="20"/>
                <w:szCs w:val="20"/>
                <w:lang w:eastAsia="en-GB"/>
              </w:rPr>
            </w:pPr>
            <w:r w:rsidRPr="003659BC">
              <w:rPr>
                <w:rFonts w:ascii="Arial" w:eastAsia="Times New Roman" w:hAnsi="Arial" w:cs="Arial"/>
                <w:b/>
                <w:bCs/>
                <w:sz w:val="20"/>
                <w:szCs w:val="20"/>
                <w:lang w:eastAsia="en-GB"/>
              </w:rPr>
              <w:t>Abbreviation</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8329D00" w14:textId="19857036" w:rsidR="003659BC" w:rsidRPr="003659BC" w:rsidRDefault="003659BC" w:rsidP="004122A5">
            <w:pPr>
              <w:spacing w:after="0" w:line="240" w:lineRule="auto"/>
              <w:rPr>
                <w:rFonts w:ascii="Arial" w:eastAsia="Times New Roman" w:hAnsi="Arial" w:cs="Arial"/>
                <w:b/>
                <w:bCs/>
                <w:sz w:val="20"/>
                <w:szCs w:val="20"/>
                <w:lang w:eastAsia="en-GB"/>
              </w:rPr>
            </w:pPr>
            <w:r w:rsidRPr="003659BC">
              <w:rPr>
                <w:rFonts w:ascii="Arial" w:eastAsia="Times New Roman" w:hAnsi="Arial" w:cs="Arial"/>
                <w:b/>
                <w:bCs/>
                <w:sz w:val="20"/>
                <w:szCs w:val="20"/>
                <w:lang w:eastAsia="en-GB"/>
              </w:rPr>
              <w:t>Metabolite name</w:t>
            </w:r>
          </w:p>
        </w:tc>
      </w:tr>
      <w:tr w:rsidR="008F0DC0" w:rsidRPr="00B11C17" w14:paraId="644D466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9BC99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l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908BB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lanine</w:t>
            </w:r>
          </w:p>
        </w:tc>
      </w:tr>
      <w:tr w:rsidR="008F0DC0" w:rsidRPr="00B11C17" w14:paraId="730AF39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936DA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poA1</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E1B5D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polipoprotein A1</w:t>
            </w:r>
          </w:p>
        </w:tc>
      </w:tr>
      <w:tr w:rsidR="008F0DC0" w:rsidRPr="00B11C17" w14:paraId="17EDF72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EED6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ApoB</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729D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polipoprotein B</w:t>
            </w:r>
          </w:p>
        </w:tc>
      </w:tr>
      <w:tr w:rsidR="008F0DC0" w:rsidRPr="00B11C17" w14:paraId="5C64439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2E596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poB_by_ApoA1</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9530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apolipoprotein B to apolipoprotein A1</w:t>
            </w:r>
          </w:p>
        </w:tc>
      </w:tr>
      <w:tr w:rsidR="008F0DC0" w:rsidRPr="00B11C17" w14:paraId="7C7815F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1A2D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Cholines</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51DC2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 xml:space="preserve">Total </w:t>
            </w:r>
            <w:proofErr w:type="spellStart"/>
            <w:r w:rsidRPr="00B11C17">
              <w:rPr>
                <w:rFonts w:ascii="Arial" w:eastAsia="Times New Roman" w:hAnsi="Arial" w:cs="Arial"/>
                <w:sz w:val="20"/>
                <w:szCs w:val="20"/>
                <w:lang w:eastAsia="en-GB"/>
              </w:rPr>
              <w:t>cholines</w:t>
            </w:r>
            <w:proofErr w:type="spellEnd"/>
          </w:p>
        </w:tc>
      </w:tr>
      <w:tr w:rsidR="008F0DC0" w:rsidRPr="00B11C17" w14:paraId="2BDF562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F955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Clinical_LDL_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41517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linical LDL cholesterol</w:t>
            </w:r>
          </w:p>
        </w:tc>
      </w:tr>
      <w:tr w:rsidR="008F0DC0" w:rsidRPr="00B11C17" w14:paraId="52E078E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F86C2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DH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59320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Docosahexaenoic acid</w:t>
            </w:r>
          </w:p>
        </w:tc>
      </w:tr>
      <w:tr w:rsidR="008F0DC0" w:rsidRPr="00B11C17" w14:paraId="5563A38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8A16C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DHA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9864E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docosahexaenoic acid to total fatty acids</w:t>
            </w:r>
          </w:p>
        </w:tc>
      </w:tr>
      <w:tr w:rsidR="008F0DC0" w:rsidRPr="00B11C17" w14:paraId="1621898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5089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Gln</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A7A2E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Glutamine</w:t>
            </w:r>
          </w:p>
        </w:tc>
      </w:tr>
      <w:tr w:rsidR="008F0DC0" w:rsidRPr="00B11C17" w14:paraId="5D627B3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4F0E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Gly</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BBB6D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Glycine</w:t>
            </w:r>
          </w:p>
        </w:tc>
      </w:tr>
      <w:tr w:rsidR="008F0DC0" w:rsidRPr="00B11C17" w14:paraId="2D9A171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F069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lastRenderedPageBreak/>
              <w:t>Glyc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D900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Glycoprotein acetyls</w:t>
            </w:r>
          </w:p>
        </w:tc>
      </w:tr>
      <w:tr w:rsidR="008F0DC0" w:rsidRPr="00B11C17" w14:paraId="028EB21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754F1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8B90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 cholesterol</w:t>
            </w:r>
          </w:p>
        </w:tc>
      </w:tr>
      <w:tr w:rsidR="008F0DC0" w:rsidRPr="00B11C17" w14:paraId="404F3EA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53A5F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33E7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HDL</w:t>
            </w:r>
          </w:p>
        </w:tc>
      </w:tr>
      <w:tr w:rsidR="008F0DC0" w:rsidRPr="00B11C17" w14:paraId="7797EA0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228E9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40F9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HDL</w:t>
            </w:r>
          </w:p>
        </w:tc>
      </w:tr>
      <w:tr w:rsidR="008F0DC0" w:rsidRPr="00B11C17" w14:paraId="3B8DDAB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AE3C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00B78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HDL</w:t>
            </w:r>
          </w:p>
        </w:tc>
      </w:tr>
      <w:tr w:rsidR="008F0DC0" w:rsidRPr="00B11C17" w14:paraId="266C959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0D419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9981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HDL particles</w:t>
            </w:r>
          </w:p>
        </w:tc>
      </w:tr>
      <w:tr w:rsidR="008F0DC0" w:rsidRPr="00B11C17" w14:paraId="27F18F9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B325D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F38C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HDL</w:t>
            </w:r>
          </w:p>
        </w:tc>
      </w:tr>
      <w:tr w:rsidR="008F0DC0" w:rsidRPr="00B11C17" w14:paraId="289CB51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F871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8FB19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HDL</w:t>
            </w:r>
          </w:p>
        </w:tc>
      </w:tr>
      <w:tr w:rsidR="008F0DC0" w:rsidRPr="00B11C17" w14:paraId="5B087FC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DCE96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HDL_siz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32CC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verage diameter for HDL particles</w:t>
            </w:r>
          </w:p>
        </w:tc>
      </w:tr>
      <w:tr w:rsidR="008F0DC0" w:rsidRPr="00B11C17" w14:paraId="60C3027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B518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is</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12BBF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Histidine</w:t>
            </w:r>
          </w:p>
        </w:tc>
      </w:tr>
      <w:tr w:rsidR="008F0DC0" w:rsidRPr="00B11C17" w14:paraId="5F0E111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42B7D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92C14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IDL</w:t>
            </w:r>
          </w:p>
        </w:tc>
      </w:tr>
      <w:tr w:rsidR="008F0DC0" w:rsidRPr="00B11C17" w14:paraId="3C11215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B29E0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66853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IDL</w:t>
            </w:r>
          </w:p>
        </w:tc>
      </w:tr>
      <w:tr w:rsidR="008F0DC0" w:rsidRPr="00B11C17" w14:paraId="0F1B765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8CD5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I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2A481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IDL</w:t>
            </w:r>
          </w:p>
        </w:tc>
      </w:tr>
      <w:tr w:rsidR="008F0DC0" w:rsidRPr="00B11C17" w14:paraId="53C3219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97A9F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I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14C9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IDL</w:t>
            </w:r>
          </w:p>
        </w:tc>
      </w:tr>
      <w:tr w:rsidR="008F0DC0" w:rsidRPr="00B11C17" w14:paraId="135DF5F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ED035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A6C84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IDL</w:t>
            </w:r>
          </w:p>
        </w:tc>
      </w:tr>
      <w:tr w:rsidR="008F0DC0" w:rsidRPr="00B11C17" w14:paraId="2F5946C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25BC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I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77A09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IDL</w:t>
            </w:r>
          </w:p>
        </w:tc>
      </w:tr>
      <w:tr w:rsidR="008F0DC0" w:rsidRPr="00B11C17" w14:paraId="6C34F2D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FE274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358B7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IDL</w:t>
            </w:r>
          </w:p>
        </w:tc>
      </w:tr>
      <w:tr w:rsidR="008F0DC0" w:rsidRPr="00B11C17" w14:paraId="5CD4E66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54A69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8837E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IDL particles</w:t>
            </w:r>
          </w:p>
        </w:tc>
      </w:tr>
      <w:tr w:rsidR="008F0DC0" w:rsidRPr="00B11C17" w14:paraId="748F3D9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8606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623F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IDL</w:t>
            </w:r>
          </w:p>
        </w:tc>
      </w:tr>
      <w:tr w:rsidR="008F0DC0" w:rsidRPr="00B11C17" w14:paraId="5DE6BBA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B52F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I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EA26F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IDL</w:t>
            </w:r>
          </w:p>
        </w:tc>
      </w:tr>
      <w:tr w:rsidR="008F0DC0" w:rsidRPr="00B11C17" w14:paraId="226F35B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B91C2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78F58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IDL</w:t>
            </w:r>
          </w:p>
        </w:tc>
      </w:tr>
      <w:tr w:rsidR="008F0DC0" w:rsidRPr="00B11C17" w14:paraId="28D2DA5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6BD3B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I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A5FC7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IDL</w:t>
            </w:r>
          </w:p>
        </w:tc>
      </w:tr>
      <w:tr w:rsidR="008F0DC0" w:rsidRPr="00B11C17" w14:paraId="0E70FD2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0EFA2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l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A0372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Isoleucine</w:t>
            </w:r>
          </w:p>
        </w:tc>
      </w:tr>
      <w:tr w:rsidR="008F0DC0" w:rsidRPr="00B11C17" w14:paraId="1F27659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ADAD0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D3747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inoleic acid</w:t>
            </w:r>
          </w:p>
        </w:tc>
      </w:tr>
      <w:tr w:rsidR="008F0DC0" w:rsidRPr="00B11C17" w14:paraId="0C2AB2B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71882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A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813DC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linoleic acid to total fatty acids</w:t>
            </w:r>
          </w:p>
        </w:tc>
      </w:tr>
      <w:tr w:rsidR="008F0DC0" w:rsidRPr="00B11C17" w14:paraId="2522A35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16C04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DBBE5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 cholesterol</w:t>
            </w:r>
          </w:p>
        </w:tc>
      </w:tr>
      <w:tr w:rsidR="008F0DC0" w:rsidRPr="00B11C17" w14:paraId="45C321E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E12B3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443C1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LDL</w:t>
            </w:r>
          </w:p>
        </w:tc>
      </w:tr>
      <w:tr w:rsidR="008F0DC0" w:rsidRPr="00B11C17" w14:paraId="4E23B39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7FD3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BB366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LDL</w:t>
            </w:r>
          </w:p>
        </w:tc>
      </w:tr>
      <w:tr w:rsidR="008F0DC0" w:rsidRPr="00B11C17" w14:paraId="76D7A8D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D5FF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47D58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LDL</w:t>
            </w:r>
          </w:p>
        </w:tc>
      </w:tr>
      <w:tr w:rsidR="008F0DC0" w:rsidRPr="00B11C17" w14:paraId="6EBF6CA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74D8E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B21AE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LDL particles</w:t>
            </w:r>
          </w:p>
        </w:tc>
      </w:tr>
      <w:tr w:rsidR="008F0DC0" w:rsidRPr="00B11C17" w14:paraId="47C4624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B8475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6AEF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LDL</w:t>
            </w:r>
          </w:p>
        </w:tc>
      </w:tr>
      <w:tr w:rsidR="008F0DC0" w:rsidRPr="00B11C17" w14:paraId="06C4FAF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AF82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0F29D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LDL</w:t>
            </w:r>
          </w:p>
        </w:tc>
      </w:tr>
      <w:tr w:rsidR="008F0DC0" w:rsidRPr="00B11C17" w14:paraId="6C82094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DDAC9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DL_siz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3370F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verage diameter for LDL particles</w:t>
            </w:r>
          </w:p>
        </w:tc>
      </w:tr>
      <w:tr w:rsidR="008F0DC0" w:rsidRPr="00B11C17" w14:paraId="77D12E1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AAB63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1C681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large HDL</w:t>
            </w:r>
          </w:p>
        </w:tc>
      </w:tr>
      <w:tr w:rsidR="008F0DC0" w:rsidRPr="00B11C17" w14:paraId="39D171C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200F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4D0BF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large HDL</w:t>
            </w:r>
          </w:p>
        </w:tc>
      </w:tr>
      <w:tr w:rsidR="008F0DC0" w:rsidRPr="00B11C17" w14:paraId="6E6D5E2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05BD3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H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3911D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large HDL</w:t>
            </w:r>
          </w:p>
        </w:tc>
      </w:tr>
      <w:tr w:rsidR="008F0DC0" w:rsidRPr="00B11C17" w14:paraId="20F4EFD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C21FA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H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49AD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large HDL</w:t>
            </w:r>
          </w:p>
        </w:tc>
      </w:tr>
      <w:tr w:rsidR="008F0DC0" w:rsidRPr="00B11C17" w14:paraId="0A9D691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A2CF3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F5752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large HDL</w:t>
            </w:r>
          </w:p>
        </w:tc>
      </w:tr>
      <w:tr w:rsidR="008F0DC0" w:rsidRPr="00B11C17" w14:paraId="054231B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D44E3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H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CAB30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large HDL</w:t>
            </w:r>
          </w:p>
        </w:tc>
      </w:tr>
      <w:tr w:rsidR="008F0DC0" w:rsidRPr="00B11C17" w14:paraId="33F9A29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78FE3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BE20B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large HDL</w:t>
            </w:r>
          </w:p>
        </w:tc>
      </w:tr>
      <w:tr w:rsidR="008F0DC0" w:rsidRPr="00B11C17" w14:paraId="1E1993E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F1E6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D001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large HDL particles</w:t>
            </w:r>
          </w:p>
        </w:tc>
      </w:tr>
      <w:tr w:rsidR="008F0DC0" w:rsidRPr="00B11C17" w14:paraId="29B09AA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4BD01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A237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large HDL</w:t>
            </w:r>
          </w:p>
        </w:tc>
      </w:tr>
      <w:tr w:rsidR="008F0DC0" w:rsidRPr="00B11C17" w14:paraId="34C06D0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28BDA5"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H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0054C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large HDL</w:t>
            </w:r>
          </w:p>
        </w:tc>
      </w:tr>
      <w:tr w:rsidR="008F0DC0" w:rsidRPr="00B11C17" w14:paraId="719A562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232AD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H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0362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large HDL</w:t>
            </w:r>
          </w:p>
        </w:tc>
      </w:tr>
      <w:tr w:rsidR="008F0DC0" w:rsidRPr="00B11C17" w14:paraId="34CA0C4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7E3CB"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H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1AC37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large HDL</w:t>
            </w:r>
          </w:p>
        </w:tc>
      </w:tr>
      <w:tr w:rsidR="008F0DC0" w:rsidRPr="00B11C17" w14:paraId="3E087D6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456A9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7042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large LDL</w:t>
            </w:r>
          </w:p>
        </w:tc>
      </w:tr>
      <w:tr w:rsidR="008F0DC0" w:rsidRPr="00B11C17" w14:paraId="75652EB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BFBBD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964F1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large LDL</w:t>
            </w:r>
          </w:p>
        </w:tc>
      </w:tr>
      <w:tr w:rsidR="008F0DC0" w:rsidRPr="00B11C17" w14:paraId="61B9E82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BD60D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3913D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large LDL</w:t>
            </w:r>
          </w:p>
        </w:tc>
      </w:tr>
      <w:tr w:rsidR="008F0DC0" w:rsidRPr="00B11C17" w14:paraId="7066760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B247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2A0F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large LDL</w:t>
            </w:r>
          </w:p>
        </w:tc>
      </w:tr>
      <w:tr w:rsidR="008F0DC0" w:rsidRPr="00B11C17" w14:paraId="44F8C53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CBCBC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548ED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large LDL</w:t>
            </w:r>
          </w:p>
        </w:tc>
      </w:tr>
      <w:tr w:rsidR="008F0DC0" w:rsidRPr="00B11C17" w14:paraId="4042129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3AE0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27CF2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large LDL</w:t>
            </w:r>
          </w:p>
        </w:tc>
      </w:tr>
      <w:tr w:rsidR="008F0DC0" w:rsidRPr="00B11C17" w14:paraId="05FB8B4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D0BA8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1587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large LDL</w:t>
            </w:r>
          </w:p>
        </w:tc>
      </w:tr>
      <w:tr w:rsidR="008F0DC0" w:rsidRPr="00B11C17" w14:paraId="52DB53B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1ABF3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58E9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large LDL particles</w:t>
            </w:r>
          </w:p>
        </w:tc>
      </w:tr>
      <w:tr w:rsidR="008F0DC0" w:rsidRPr="00B11C17" w14:paraId="01DEF80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27D48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lastRenderedPageBreak/>
              <w:t>L_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0FF96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large LDL</w:t>
            </w:r>
          </w:p>
        </w:tc>
      </w:tr>
      <w:tr w:rsidR="008F0DC0" w:rsidRPr="00B11C17" w14:paraId="7DD0A15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DCD1D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6B2E0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large LDL</w:t>
            </w:r>
          </w:p>
        </w:tc>
      </w:tr>
      <w:tr w:rsidR="008F0DC0" w:rsidRPr="00B11C17" w14:paraId="4FDF9C0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CB9E9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FE20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large LDL</w:t>
            </w:r>
          </w:p>
        </w:tc>
      </w:tr>
      <w:tr w:rsidR="008F0DC0" w:rsidRPr="00B11C17" w14:paraId="48C182A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70D4A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9B52B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large LDL</w:t>
            </w:r>
          </w:p>
        </w:tc>
      </w:tr>
      <w:tr w:rsidR="008F0DC0" w:rsidRPr="00B11C17" w14:paraId="0B2EB2A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E661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601C6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large VLDL</w:t>
            </w:r>
          </w:p>
        </w:tc>
      </w:tr>
      <w:tr w:rsidR="008F0DC0" w:rsidRPr="00B11C17" w14:paraId="243BABF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876CB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631C2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large VLDL</w:t>
            </w:r>
          </w:p>
        </w:tc>
      </w:tr>
      <w:tr w:rsidR="008F0DC0" w:rsidRPr="00B11C17" w14:paraId="3795441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09AD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81E75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large VLDL</w:t>
            </w:r>
          </w:p>
        </w:tc>
      </w:tr>
      <w:tr w:rsidR="008F0DC0" w:rsidRPr="00B11C17" w14:paraId="6758323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61B20B"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F836B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large VLDL</w:t>
            </w:r>
          </w:p>
        </w:tc>
      </w:tr>
      <w:tr w:rsidR="008F0DC0" w:rsidRPr="00B11C17" w14:paraId="72E0941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8C68F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A3898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large VLDL</w:t>
            </w:r>
          </w:p>
        </w:tc>
      </w:tr>
      <w:tr w:rsidR="008F0DC0" w:rsidRPr="00B11C17" w14:paraId="27D474C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DA36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25BB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large VLDL</w:t>
            </w:r>
          </w:p>
        </w:tc>
      </w:tr>
      <w:tr w:rsidR="008F0DC0" w:rsidRPr="00B11C17" w14:paraId="562F068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90200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2A69F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large VLDL</w:t>
            </w:r>
          </w:p>
        </w:tc>
      </w:tr>
      <w:tr w:rsidR="008F0DC0" w:rsidRPr="00B11C17" w14:paraId="26A76E5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99FC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12E35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large VLDL particles</w:t>
            </w:r>
          </w:p>
        </w:tc>
      </w:tr>
      <w:tr w:rsidR="008F0DC0" w:rsidRPr="00B11C17" w14:paraId="69C6E0E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41109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65CE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large VLDL</w:t>
            </w:r>
          </w:p>
        </w:tc>
      </w:tr>
      <w:tr w:rsidR="008F0DC0" w:rsidRPr="00B11C17" w14:paraId="5160C1B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AF2E7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5C98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large VLDL</w:t>
            </w:r>
          </w:p>
        </w:tc>
      </w:tr>
      <w:tr w:rsidR="008F0DC0" w:rsidRPr="00B11C17" w14:paraId="0CB48E5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F37CF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EE00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large VLDL</w:t>
            </w:r>
          </w:p>
        </w:tc>
      </w:tr>
      <w:tr w:rsidR="008F0DC0" w:rsidRPr="00B11C17" w14:paraId="2B58B98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C62CE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L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5465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large VLDL</w:t>
            </w:r>
          </w:p>
        </w:tc>
      </w:tr>
      <w:tr w:rsidR="008F0DC0" w:rsidRPr="00B11C17" w14:paraId="0C8D0C7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D2007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eu</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8338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Leucine</w:t>
            </w:r>
          </w:p>
        </w:tc>
      </w:tr>
      <w:tr w:rsidR="008F0DC0" w:rsidRPr="00B11C17" w14:paraId="217032E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24364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UF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4189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onounsaturated fatty acids</w:t>
            </w:r>
          </w:p>
        </w:tc>
      </w:tr>
      <w:tr w:rsidR="008F0DC0" w:rsidRPr="00B11C17" w14:paraId="2C210D7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5E481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UFA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00C20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monounsaturated fatty acids to total fatty acids</w:t>
            </w:r>
          </w:p>
        </w:tc>
      </w:tr>
      <w:tr w:rsidR="008F0DC0" w:rsidRPr="00B11C17" w14:paraId="497D61E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0E768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E6134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medium HDL</w:t>
            </w:r>
          </w:p>
        </w:tc>
      </w:tr>
      <w:tr w:rsidR="008F0DC0" w:rsidRPr="00B11C17" w14:paraId="1173F69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21CB1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8E19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medium HDL</w:t>
            </w:r>
          </w:p>
        </w:tc>
      </w:tr>
      <w:tr w:rsidR="008F0DC0" w:rsidRPr="00B11C17" w14:paraId="4434A6B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C8AFD1"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H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0DA30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medium HDL</w:t>
            </w:r>
          </w:p>
        </w:tc>
      </w:tr>
      <w:tr w:rsidR="008F0DC0" w:rsidRPr="00B11C17" w14:paraId="4F56A22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CFD3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H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BB2A6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medium HDL</w:t>
            </w:r>
          </w:p>
        </w:tc>
      </w:tr>
      <w:tr w:rsidR="008F0DC0" w:rsidRPr="00B11C17" w14:paraId="504761E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98CD1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00303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medium HDL</w:t>
            </w:r>
          </w:p>
        </w:tc>
      </w:tr>
      <w:tr w:rsidR="008F0DC0" w:rsidRPr="00B11C17" w14:paraId="4C83F0F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84FC7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H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7527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medium HDL</w:t>
            </w:r>
          </w:p>
        </w:tc>
      </w:tr>
      <w:tr w:rsidR="008F0DC0" w:rsidRPr="00B11C17" w14:paraId="4A1FED7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BFAA4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F4B71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medium HDL</w:t>
            </w:r>
          </w:p>
        </w:tc>
      </w:tr>
      <w:tr w:rsidR="008F0DC0" w:rsidRPr="00B11C17" w14:paraId="7A5FC25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E552A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A0D6D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medium HDL particles</w:t>
            </w:r>
          </w:p>
        </w:tc>
      </w:tr>
      <w:tr w:rsidR="008F0DC0" w:rsidRPr="00B11C17" w14:paraId="364EBB2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F463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5984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medium HDL</w:t>
            </w:r>
          </w:p>
        </w:tc>
      </w:tr>
      <w:tr w:rsidR="008F0DC0" w:rsidRPr="00B11C17" w14:paraId="669D01E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6E69D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H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FFA9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medium HDL</w:t>
            </w:r>
          </w:p>
        </w:tc>
      </w:tr>
      <w:tr w:rsidR="008F0DC0" w:rsidRPr="00B11C17" w14:paraId="5CA68A9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5B7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H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453F9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medium HDL</w:t>
            </w:r>
          </w:p>
        </w:tc>
      </w:tr>
      <w:tr w:rsidR="008F0DC0" w:rsidRPr="00B11C17" w14:paraId="257B4E7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03FF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H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42B08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medium HDL</w:t>
            </w:r>
          </w:p>
        </w:tc>
      </w:tr>
      <w:tr w:rsidR="008F0DC0" w:rsidRPr="00B11C17" w14:paraId="60ACF50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DE4D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C14CD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medium LDL</w:t>
            </w:r>
          </w:p>
        </w:tc>
      </w:tr>
      <w:tr w:rsidR="008F0DC0" w:rsidRPr="00B11C17" w14:paraId="54377CE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40ADC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56EFB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medium LDL</w:t>
            </w:r>
          </w:p>
        </w:tc>
      </w:tr>
      <w:tr w:rsidR="008F0DC0" w:rsidRPr="00B11C17" w14:paraId="5CCB27D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F649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82B0F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medium LDL</w:t>
            </w:r>
          </w:p>
        </w:tc>
      </w:tr>
      <w:tr w:rsidR="008F0DC0" w:rsidRPr="00B11C17" w14:paraId="26B34F0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C3C9C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20C85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medium LDL</w:t>
            </w:r>
          </w:p>
        </w:tc>
      </w:tr>
      <w:tr w:rsidR="008F0DC0" w:rsidRPr="00B11C17" w14:paraId="7B9AB60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EAD48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E8CA0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medium LDL</w:t>
            </w:r>
          </w:p>
        </w:tc>
      </w:tr>
      <w:tr w:rsidR="008F0DC0" w:rsidRPr="00B11C17" w14:paraId="285B397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46C5D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20E76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medium LDL</w:t>
            </w:r>
          </w:p>
        </w:tc>
      </w:tr>
      <w:tr w:rsidR="008F0DC0" w:rsidRPr="00B11C17" w14:paraId="2C55F3B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B816D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03D8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medium LDL</w:t>
            </w:r>
          </w:p>
        </w:tc>
      </w:tr>
      <w:tr w:rsidR="008F0DC0" w:rsidRPr="00B11C17" w14:paraId="29F25D2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743EE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DE1F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medium LDL particles</w:t>
            </w:r>
          </w:p>
        </w:tc>
      </w:tr>
      <w:tr w:rsidR="008F0DC0" w:rsidRPr="00B11C17" w14:paraId="5E916A2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EB8EC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D0852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medium LDL</w:t>
            </w:r>
          </w:p>
        </w:tc>
      </w:tr>
      <w:tr w:rsidR="008F0DC0" w:rsidRPr="00B11C17" w14:paraId="497D41D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A36352"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5F6E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medium LDL</w:t>
            </w:r>
          </w:p>
        </w:tc>
      </w:tr>
      <w:tr w:rsidR="008F0DC0" w:rsidRPr="00B11C17" w14:paraId="6D15882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54047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3B180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medium LDL</w:t>
            </w:r>
          </w:p>
        </w:tc>
      </w:tr>
      <w:tr w:rsidR="008F0DC0" w:rsidRPr="00B11C17" w14:paraId="2A95B73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42DA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9685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medium LDL</w:t>
            </w:r>
          </w:p>
        </w:tc>
      </w:tr>
      <w:tr w:rsidR="008F0DC0" w:rsidRPr="00B11C17" w14:paraId="0363598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A377E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AA89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medium VLDL</w:t>
            </w:r>
          </w:p>
        </w:tc>
      </w:tr>
      <w:tr w:rsidR="008F0DC0" w:rsidRPr="00B11C17" w14:paraId="5D910E6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6DE59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0C792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medium VLDL</w:t>
            </w:r>
          </w:p>
        </w:tc>
      </w:tr>
      <w:tr w:rsidR="008F0DC0" w:rsidRPr="00B11C17" w14:paraId="3280667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E296E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C4F89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medium VLDL</w:t>
            </w:r>
          </w:p>
        </w:tc>
      </w:tr>
      <w:tr w:rsidR="008F0DC0" w:rsidRPr="00B11C17" w14:paraId="2E8ACC9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76E8C"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88B4C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medium VLDL</w:t>
            </w:r>
          </w:p>
        </w:tc>
      </w:tr>
      <w:tr w:rsidR="008F0DC0" w:rsidRPr="00B11C17" w14:paraId="1F01DBE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D7BF7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85A0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medium VLDL</w:t>
            </w:r>
          </w:p>
        </w:tc>
      </w:tr>
      <w:tr w:rsidR="008F0DC0" w:rsidRPr="00B11C17" w14:paraId="37D1E46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5DEEA2"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987BC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medium VLDL</w:t>
            </w:r>
          </w:p>
        </w:tc>
      </w:tr>
      <w:tr w:rsidR="008F0DC0" w:rsidRPr="00B11C17" w14:paraId="4B9A86B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40C1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C0FC4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medium VLDL</w:t>
            </w:r>
          </w:p>
        </w:tc>
      </w:tr>
      <w:tr w:rsidR="008F0DC0" w:rsidRPr="00B11C17" w14:paraId="7679A98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2F9F7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05181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medium VLDL particles</w:t>
            </w:r>
          </w:p>
        </w:tc>
      </w:tr>
      <w:tr w:rsidR="008F0DC0" w:rsidRPr="00B11C17" w14:paraId="6ECD278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9B75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M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AABAC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medium VLDL</w:t>
            </w:r>
          </w:p>
        </w:tc>
      </w:tr>
      <w:tr w:rsidR="008F0DC0" w:rsidRPr="00B11C17" w14:paraId="0051C9C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727D2C"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8E90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medium VLDL</w:t>
            </w:r>
          </w:p>
        </w:tc>
      </w:tr>
      <w:tr w:rsidR="008F0DC0" w:rsidRPr="00B11C17" w14:paraId="7C09C07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B5BAC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lastRenderedPageBreak/>
              <w:t>M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CAE04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medium VLDL</w:t>
            </w:r>
          </w:p>
        </w:tc>
      </w:tr>
      <w:tr w:rsidR="008F0DC0" w:rsidRPr="00B11C17" w14:paraId="7B7FBC0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290DB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M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00DF3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medium VLDL</w:t>
            </w:r>
          </w:p>
        </w:tc>
      </w:tr>
      <w:tr w:rsidR="008F0DC0" w:rsidRPr="00B11C17" w14:paraId="7BA2612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5D7F8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_3</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3662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3 fatty acids</w:t>
            </w:r>
          </w:p>
        </w:tc>
      </w:tr>
      <w:tr w:rsidR="008F0DC0" w:rsidRPr="00B11C17" w14:paraId="709DEAE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5C22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_3_pct</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51ED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omega-3 fatty acids to total fatty acids</w:t>
            </w:r>
          </w:p>
        </w:tc>
      </w:tr>
      <w:tr w:rsidR="008F0DC0" w:rsidRPr="00B11C17" w14:paraId="272804D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4ACD2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_6</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AE4F6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6 fatty acids</w:t>
            </w:r>
          </w:p>
        </w:tc>
      </w:tr>
      <w:tr w:rsidR="008F0DC0" w:rsidRPr="00B11C17" w14:paraId="17213B5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EACA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_6_by_Omega_3</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4383B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omega-6 fatty acids to omega-3 fatty acids</w:t>
            </w:r>
          </w:p>
        </w:tc>
      </w:tr>
      <w:tr w:rsidR="008F0DC0" w:rsidRPr="00B11C17" w14:paraId="40F9A09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EEE24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Omega_6_pct</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CB8C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omega-6 fatty acids to total fatty acids</w:t>
            </w:r>
          </w:p>
        </w:tc>
      </w:tr>
      <w:tr w:rsidR="008F0DC0" w:rsidRPr="00B11C17" w14:paraId="6F946D5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932CE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UF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2D940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olyunsaturated fatty acids</w:t>
            </w:r>
          </w:p>
        </w:tc>
      </w:tr>
      <w:tr w:rsidR="008F0DC0" w:rsidRPr="00B11C17" w14:paraId="322E914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28CA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UFA_by_MUFA</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4B9F6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polyunsaturated fatty acids to monounsaturated fatty acids</w:t>
            </w:r>
          </w:p>
        </w:tc>
      </w:tr>
      <w:tr w:rsidR="008F0DC0" w:rsidRPr="00B11C17" w14:paraId="20E3EC2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8905D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UFA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B3201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polyunsaturated fatty acids to total fatty acids</w:t>
            </w:r>
          </w:p>
        </w:tc>
      </w:tr>
      <w:tr w:rsidR="008F0DC0" w:rsidRPr="00B11C17" w14:paraId="4AA71D3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7520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h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43E4A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enylalanine</w:t>
            </w:r>
          </w:p>
        </w:tc>
      </w:tr>
      <w:tr w:rsidR="008F0DC0" w:rsidRPr="00B11C17" w14:paraId="2CC2C8C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19160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hosphatidyl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E1FB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atidylcholines</w:t>
            </w:r>
          </w:p>
        </w:tc>
      </w:tr>
      <w:tr w:rsidR="008F0DC0" w:rsidRPr="00B11C17" w14:paraId="63BFD11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6CD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hosphogly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07DD40"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Phosphoglycerides</w:t>
            </w:r>
            <w:proofErr w:type="spellEnd"/>
          </w:p>
        </w:tc>
      </w:tr>
      <w:tr w:rsidR="008F0DC0" w:rsidRPr="00B11C17" w14:paraId="7BC7044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C54E5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Remnant_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5AA05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emnant cholesterol (non-HDL, non-LDL -cholesterol)</w:t>
            </w:r>
          </w:p>
        </w:tc>
      </w:tr>
      <w:tr w:rsidR="008F0DC0" w:rsidRPr="00B11C17" w14:paraId="4C9A13A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CC2C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FA</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C85CB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aturated fatty acids</w:t>
            </w:r>
          </w:p>
        </w:tc>
      </w:tr>
      <w:tr w:rsidR="008F0DC0" w:rsidRPr="00B11C17" w14:paraId="764EBE9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F0BD7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FA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A1693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Ratio of saturated fatty acids to total fatty acids</w:t>
            </w:r>
          </w:p>
        </w:tc>
      </w:tr>
      <w:tr w:rsidR="008F0DC0" w:rsidRPr="00B11C17" w14:paraId="0EA2DAA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F2B5F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3BC28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small HDL</w:t>
            </w:r>
          </w:p>
        </w:tc>
      </w:tr>
      <w:tr w:rsidR="008F0DC0" w:rsidRPr="00B11C17" w14:paraId="01A1530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AA630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A5C5C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small HDL</w:t>
            </w:r>
          </w:p>
        </w:tc>
      </w:tr>
      <w:tr w:rsidR="008F0DC0" w:rsidRPr="00B11C17" w14:paraId="142783F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FA6D4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H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E6EA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small HDL</w:t>
            </w:r>
          </w:p>
        </w:tc>
      </w:tr>
      <w:tr w:rsidR="008F0DC0" w:rsidRPr="00B11C17" w14:paraId="17B1AFD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EC950"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H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7DE47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small HDL</w:t>
            </w:r>
          </w:p>
        </w:tc>
      </w:tr>
      <w:tr w:rsidR="008F0DC0" w:rsidRPr="00B11C17" w14:paraId="518EAF5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3E7C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CFB63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small HDL</w:t>
            </w:r>
          </w:p>
        </w:tc>
      </w:tr>
      <w:tr w:rsidR="008F0DC0" w:rsidRPr="00B11C17" w14:paraId="219A819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E9F931"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H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09C36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small HDL</w:t>
            </w:r>
          </w:p>
        </w:tc>
      </w:tr>
      <w:tr w:rsidR="008F0DC0" w:rsidRPr="00B11C17" w14:paraId="5204644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6A4DA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31EAA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small HDL</w:t>
            </w:r>
          </w:p>
        </w:tc>
      </w:tr>
      <w:tr w:rsidR="008F0DC0" w:rsidRPr="00B11C17" w14:paraId="00F1413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8806F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0A97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small HDL particles</w:t>
            </w:r>
          </w:p>
        </w:tc>
      </w:tr>
      <w:tr w:rsidR="008F0DC0" w:rsidRPr="00B11C17" w14:paraId="1C9220D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FF42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5A0A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small HDL</w:t>
            </w:r>
          </w:p>
        </w:tc>
      </w:tr>
      <w:tr w:rsidR="008F0DC0" w:rsidRPr="00B11C17" w14:paraId="31E9C44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025B5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H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76781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small HDL</w:t>
            </w:r>
          </w:p>
        </w:tc>
      </w:tr>
      <w:tr w:rsidR="008F0DC0" w:rsidRPr="00B11C17" w14:paraId="7A3E4A4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B9AE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H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136CB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small HDL</w:t>
            </w:r>
          </w:p>
        </w:tc>
      </w:tr>
      <w:tr w:rsidR="008F0DC0" w:rsidRPr="00B11C17" w14:paraId="1C1AC94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B4364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H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92E2F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small HDL</w:t>
            </w:r>
          </w:p>
        </w:tc>
      </w:tr>
      <w:tr w:rsidR="008F0DC0" w:rsidRPr="00B11C17" w14:paraId="20D008F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A923B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C7C7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small LDL</w:t>
            </w:r>
          </w:p>
        </w:tc>
      </w:tr>
      <w:tr w:rsidR="008F0DC0" w:rsidRPr="00B11C17" w14:paraId="323DC5D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F5ECB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86E64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small LDL</w:t>
            </w:r>
          </w:p>
        </w:tc>
      </w:tr>
      <w:tr w:rsidR="008F0DC0" w:rsidRPr="00B11C17" w14:paraId="34C18DA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B362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B92B5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small LDL</w:t>
            </w:r>
          </w:p>
        </w:tc>
      </w:tr>
      <w:tr w:rsidR="008F0DC0" w:rsidRPr="00B11C17" w14:paraId="10D40AE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6393E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2E287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small LDL</w:t>
            </w:r>
          </w:p>
        </w:tc>
      </w:tr>
      <w:tr w:rsidR="008F0DC0" w:rsidRPr="00B11C17" w14:paraId="7BEA05E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B2BFF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BF81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small LDL</w:t>
            </w:r>
          </w:p>
        </w:tc>
      </w:tr>
      <w:tr w:rsidR="008F0DC0" w:rsidRPr="00B11C17" w14:paraId="142FCE0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F23CA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EF73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small LDL</w:t>
            </w:r>
          </w:p>
        </w:tc>
      </w:tr>
      <w:tr w:rsidR="008F0DC0" w:rsidRPr="00B11C17" w14:paraId="1D67E19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00C25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2C092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small LDL</w:t>
            </w:r>
          </w:p>
        </w:tc>
      </w:tr>
      <w:tr w:rsidR="008F0DC0" w:rsidRPr="00B11C17" w14:paraId="0FD96E8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45BE7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A88A9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small LDL particles</w:t>
            </w:r>
          </w:p>
        </w:tc>
      </w:tr>
      <w:tr w:rsidR="008F0DC0" w:rsidRPr="00B11C17" w14:paraId="36ED5E2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727A0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BF31F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small LDL</w:t>
            </w:r>
          </w:p>
        </w:tc>
      </w:tr>
      <w:tr w:rsidR="008F0DC0" w:rsidRPr="00B11C17" w14:paraId="1DEF967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429EB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CFBF6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small LDL</w:t>
            </w:r>
          </w:p>
        </w:tc>
      </w:tr>
      <w:tr w:rsidR="008F0DC0" w:rsidRPr="00B11C17" w14:paraId="3AAB82B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6CDD6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758CE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small LDL</w:t>
            </w:r>
          </w:p>
        </w:tc>
      </w:tr>
      <w:tr w:rsidR="008F0DC0" w:rsidRPr="00B11C17" w14:paraId="09C3DD8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C35A0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62E3A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small LDL</w:t>
            </w:r>
          </w:p>
        </w:tc>
      </w:tr>
      <w:tr w:rsidR="008F0DC0" w:rsidRPr="00B11C17" w14:paraId="2A38770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63A7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CD5F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small VLDL</w:t>
            </w:r>
          </w:p>
        </w:tc>
      </w:tr>
      <w:tr w:rsidR="008F0DC0" w:rsidRPr="00B11C17" w14:paraId="011FB0C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3B711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6F0BA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small VLDL</w:t>
            </w:r>
          </w:p>
        </w:tc>
      </w:tr>
      <w:tr w:rsidR="008F0DC0" w:rsidRPr="00B11C17" w14:paraId="46223AE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CDC6B1"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4C4C9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small VLDL</w:t>
            </w:r>
          </w:p>
        </w:tc>
      </w:tr>
      <w:tr w:rsidR="008F0DC0" w:rsidRPr="00B11C17" w14:paraId="3E87AE2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3B97C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3B570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small VLDL</w:t>
            </w:r>
          </w:p>
        </w:tc>
      </w:tr>
      <w:tr w:rsidR="008F0DC0" w:rsidRPr="00B11C17" w14:paraId="1639E07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0972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23D1F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small VLDL</w:t>
            </w:r>
          </w:p>
        </w:tc>
      </w:tr>
      <w:tr w:rsidR="008F0DC0" w:rsidRPr="00B11C17" w14:paraId="42A8870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6628B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35311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small VLDL</w:t>
            </w:r>
          </w:p>
        </w:tc>
      </w:tr>
      <w:tr w:rsidR="008F0DC0" w:rsidRPr="00B11C17" w14:paraId="38C88DF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0412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E03E7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small VLDL</w:t>
            </w:r>
          </w:p>
        </w:tc>
      </w:tr>
      <w:tr w:rsidR="008F0DC0" w:rsidRPr="00B11C17" w14:paraId="7EA4B0C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FBA59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0D19D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small VLDL particles</w:t>
            </w:r>
          </w:p>
        </w:tc>
      </w:tr>
      <w:tr w:rsidR="008F0DC0" w:rsidRPr="00B11C17" w14:paraId="5E4B079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1EDB0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C449A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small VLDL</w:t>
            </w:r>
          </w:p>
        </w:tc>
      </w:tr>
      <w:tr w:rsidR="008F0DC0" w:rsidRPr="00B11C17" w14:paraId="6CDE6DB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6E862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1DEB7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small VLDL</w:t>
            </w:r>
          </w:p>
        </w:tc>
      </w:tr>
      <w:tr w:rsidR="008F0DC0" w:rsidRPr="00B11C17" w14:paraId="1873DFC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242EF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S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2AB52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small VLDL</w:t>
            </w:r>
          </w:p>
        </w:tc>
      </w:tr>
      <w:tr w:rsidR="008F0DC0" w:rsidRPr="00B11C17" w14:paraId="5FA1E48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C838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S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E9F4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small VLDL</w:t>
            </w:r>
          </w:p>
        </w:tc>
      </w:tr>
      <w:tr w:rsidR="008F0DC0" w:rsidRPr="00B11C17" w14:paraId="39493A3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C7DDB0"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G_by_PG</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084F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 xml:space="preserve">Ratio of triglycerides to </w:t>
            </w:r>
            <w:proofErr w:type="spellStart"/>
            <w:r w:rsidRPr="00B11C17">
              <w:rPr>
                <w:rFonts w:ascii="Arial" w:eastAsia="Times New Roman" w:hAnsi="Arial" w:cs="Arial"/>
                <w:sz w:val="20"/>
                <w:szCs w:val="20"/>
                <w:lang w:eastAsia="en-GB"/>
              </w:rPr>
              <w:t>phosphoglycerides</w:t>
            </w:r>
            <w:proofErr w:type="spellEnd"/>
          </w:p>
        </w:tc>
      </w:tr>
      <w:tr w:rsidR="008F0DC0" w:rsidRPr="00B11C17" w14:paraId="1BCBF3C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4B250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lastRenderedPageBreak/>
              <w:t>Total_BCAA</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8373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concentration of branched-chain amino acids (leucine + isoleucine + valine)</w:t>
            </w:r>
          </w:p>
        </w:tc>
      </w:tr>
      <w:tr w:rsidR="008F0DC0" w:rsidRPr="00B11C17" w14:paraId="0FD32A7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30FB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F198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cholesterol</w:t>
            </w:r>
          </w:p>
        </w:tc>
      </w:tr>
      <w:tr w:rsidR="008F0DC0" w:rsidRPr="00B11C17" w14:paraId="55AE1EA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1193B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C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5D987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esterified cholesterol</w:t>
            </w:r>
          </w:p>
        </w:tc>
      </w:tr>
      <w:tr w:rsidR="008F0DC0" w:rsidRPr="00B11C17" w14:paraId="7C89C08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DA292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FA</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9CA7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fatty acids</w:t>
            </w:r>
          </w:p>
        </w:tc>
      </w:tr>
      <w:tr w:rsidR="008F0DC0" w:rsidRPr="00B11C17" w14:paraId="702C5BD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ACC25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F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A7F9F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free cholesterol</w:t>
            </w:r>
          </w:p>
        </w:tc>
      </w:tr>
      <w:tr w:rsidR="008F0DC0" w:rsidRPr="00B11C17" w14:paraId="69471CA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BC69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L</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8E11A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lipoprotein particles</w:t>
            </w:r>
          </w:p>
        </w:tc>
      </w:tr>
      <w:tr w:rsidR="008F0DC0" w:rsidRPr="00B11C17" w14:paraId="0132237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24658D"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P</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58B55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concentration of lipoprotein particles</w:t>
            </w:r>
          </w:p>
        </w:tc>
      </w:tr>
      <w:tr w:rsidR="008F0DC0" w:rsidRPr="00B11C17" w14:paraId="5CDB950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6BFE0"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PL</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7BF10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phospholipids in lipoprotein particles</w:t>
            </w:r>
          </w:p>
        </w:tc>
      </w:tr>
      <w:tr w:rsidR="008F0DC0" w:rsidRPr="00B11C17" w14:paraId="3F15A64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F2145F"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Total_TG</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047BF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triglycerides</w:t>
            </w:r>
          </w:p>
        </w:tc>
      </w:tr>
      <w:tr w:rsidR="008F0DC0" w:rsidRPr="00B11C17" w14:paraId="449604D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99A87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yr</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DFFA6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yrosine</w:t>
            </w:r>
          </w:p>
        </w:tc>
      </w:tr>
      <w:tr w:rsidR="008F0DC0" w:rsidRPr="00B11C17" w14:paraId="27ABA74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450B5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Unsaturation</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0006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Degree of unsaturation</w:t>
            </w:r>
          </w:p>
        </w:tc>
      </w:tr>
      <w:tr w:rsidR="008F0DC0" w:rsidRPr="00B11C17" w14:paraId="54AEE39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3C923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3841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 cholesterol</w:t>
            </w:r>
          </w:p>
        </w:tc>
      </w:tr>
      <w:tr w:rsidR="008F0DC0" w:rsidRPr="00B11C17" w14:paraId="3C8351F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5DAFA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299D4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VLDL</w:t>
            </w:r>
          </w:p>
        </w:tc>
      </w:tr>
      <w:tr w:rsidR="008F0DC0" w:rsidRPr="00B11C17" w14:paraId="46E32E3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EC017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012E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VLDL</w:t>
            </w:r>
          </w:p>
        </w:tc>
      </w:tr>
      <w:tr w:rsidR="008F0DC0" w:rsidRPr="00B11C17" w14:paraId="7E3D217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0FA8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8D5C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VLDL</w:t>
            </w:r>
          </w:p>
        </w:tc>
      </w:tr>
      <w:tr w:rsidR="008F0DC0" w:rsidRPr="00B11C17" w14:paraId="2E299F7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A59C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92148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VLDL particles</w:t>
            </w:r>
          </w:p>
        </w:tc>
      </w:tr>
      <w:tr w:rsidR="008F0DC0" w:rsidRPr="00B11C17" w14:paraId="49EC222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D647D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F70E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VLDL</w:t>
            </w:r>
          </w:p>
        </w:tc>
      </w:tr>
      <w:tr w:rsidR="008F0DC0" w:rsidRPr="00B11C17" w14:paraId="584001E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E79F0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CC3CA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VLDL</w:t>
            </w:r>
          </w:p>
        </w:tc>
      </w:tr>
      <w:tr w:rsidR="008F0DC0" w:rsidRPr="00B11C17" w14:paraId="75D36C8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96CC7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VLDL_siz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EA09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Average diameter for VLDL particles</w:t>
            </w:r>
          </w:p>
        </w:tc>
      </w:tr>
      <w:tr w:rsidR="008F0DC0" w:rsidRPr="00B11C17" w14:paraId="4B889DE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F7C01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a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07FE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Valine</w:t>
            </w:r>
          </w:p>
        </w:tc>
      </w:tr>
      <w:tr w:rsidR="008F0DC0" w:rsidRPr="00B11C17" w14:paraId="76C07EC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1FB6C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50D0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very large HDL</w:t>
            </w:r>
          </w:p>
        </w:tc>
      </w:tr>
      <w:tr w:rsidR="008F0DC0" w:rsidRPr="00B11C17" w14:paraId="456E73A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BB67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22CF1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very large HDL</w:t>
            </w:r>
          </w:p>
        </w:tc>
      </w:tr>
      <w:tr w:rsidR="008F0DC0" w:rsidRPr="00B11C17" w14:paraId="796D037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56A0A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H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5E3D9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very large HDL</w:t>
            </w:r>
          </w:p>
        </w:tc>
      </w:tr>
      <w:tr w:rsidR="008F0DC0" w:rsidRPr="00B11C17" w14:paraId="1594AC9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2C09D5"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H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2236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very large HDL</w:t>
            </w:r>
          </w:p>
        </w:tc>
      </w:tr>
      <w:tr w:rsidR="008F0DC0" w:rsidRPr="00B11C17" w14:paraId="14B5DA6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ACE61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0472D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very large HDL</w:t>
            </w:r>
          </w:p>
        </w:tc>
      </w:tr>
      <w:tr w:rsidR="008F0DC0" w:rsidRPr="00B11C17" w14:paraId="0855422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885B6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H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7BB9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very large HDL</w:t>
            </w:r>
          </w:p>
        </w:tc>
      </w:tr>
      <w:tr w:rsidR="008F0DC0" w:rsidRPr="00B11C17" w14:paraId="205175D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D80DB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92F1C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very large HDL</w:t>
            </w:r>
          </w:p>
        </w:tc>
      </w:tr>
      <w:tr w:rsidR="008F0DC0" w:rsidRPr="00B11C17" w14:paraId="5251B51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23B00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259F0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very large HDL particles</w:t>
            </w:r>
          </w:p>
        </w:tc>
      </w:tr>
      <w:tr w:rsidR="008F0DC0" w:rsidRPr="00B11C17" w14:paraId="3A17C57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9E0BE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A714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very large HDL</w:t>
            </w:r>
          </w:p>
        </w:tc>
      </w:tr>
      <w:tr w:rsidR="008F0DC0" w:rsidRPr="00B11C17" w14:paraId="1CE8078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006EC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H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A6C53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very large HDL</w:t>
            </w:r>
          </w:p>
        </w:tc>
      </w:tr>
      <w:tr w:rsidR="008F0DC0" w:rsidRPr="00B11C17" w14:paraId="6AE4132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74886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H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1952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very large HDL</w:t>
            </w:r>
          </w:p>
        </w:tc>
      </w:tr>
      <w:tr w:rsidR="008F0DC0" w:rsidRPr="00B11C17" w14:paraId="619561F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BF56C5"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H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70A5CD"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very large HDL</w:t>
            </w:r>
          </w:p>
        </w:tc>
      </w:tr>
      <w:tr w:rsidR="008F0DC0" w:rsidRPr="00B11C17" w14:paraId="4BF7E1E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C3F4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74A55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very large VLDL</w:t>
            </w:r>
          </w:p>
        </w:tc>
      </w:tr>
      <w:tr w:rsidR="008F0DC0" w:rsidRPr="00B11C17" w14:paraId="339BD66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353C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D2F8B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very large VLDL</w:t>
            </w:r>
          </w:p>
        </w:tc>
      </w:tr>
      <w:tr w:rsidR="008F0DC0" w:rsidRPr="00B11C17" w14:paraId="38C0D37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7CEC0E"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78CF9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very large VLDL</w:t>
            </w:r>
          </w:p>
        </w:tc>
      </w:tr>
      <w:tr w:rsidR="008F0DC0" w:rsidRPr="00B11C17" w14:paraId="79979645"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7D1628"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C7D08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very large VLDL</w:t>
            </w:r>
          </w:p>
        </w:tc>
      </w:tr>
      <w:tr w:rsidR="008F0DC0" w:rsidRPr="00B11C17" w14:paraId="2A1BCC5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CBCF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B33B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very large VLDL</w:t>
            </w:r>
          </w:p>
        </w:tc>
      </w:tr>
      <w:tr w:rsidR="008F0DC0" w:rsidRPr="00B11C17" w14:paraId="48D63B9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B3625"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8EBA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very large VLDL</w:t>
            </w:r>
          </w:p>
        </w:tc>
      </w:tr>
      <w:tr w:rsidR="008F0DC0" w:rsidRPr="00B11C17" w14:paraId="22E8F33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B7FCD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6BDC2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very large VLDL</w:t>
            </w:r>
          </w:p>
        </w:tc>
      </w:tr>
      <w:tr w:rsidR="008F0DC0" w:rsidRPr="00B11C17" w14:paraId="7F76E38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C88B2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8E699F"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very large VLDL particles</w:t>
            </w:r>
          </w:p>
        </w:tc>
      </w:tr>
      <w:tr w:rsidR="008F0DC0" w:rsidRPr="00B11C17" w14:paraId="4C9DC03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03D27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ADF50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very large VLDL</w:t>
            </w:r>
          </w:p>
        </w:tc>
      </w:tr>
      <w:tr w:rsidR="008F0DC0" w:rsidRPr="00B11C17" w14:paraId="42E5767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30FE9"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E63E0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very large VLDL</w:t>
            </w:r>
          </w:p>
        </w:tc>
      </w:tr>
      <w:tr w:rsidR="008F0DC0" w:rsidRPr="00B11C17" w14:paraId="4DC3B01C"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FEA5B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L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2872A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very large VLDL</w:t>
            </w:r>
          </w:p>
        </w:tc>
      </w:tr>
      <w:tr w:rsidR="008F0DC0" w:rsidRPr="00B11C17" w14:paraId="54D87CF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47FF9B"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L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25CA8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very large VLDL</w:t>
            </w:r>
          </w:p>
        </w:tc>
      </w:tr>
      <w:tr w:rsidR="008F0DC0" w:rsidRPr="00B11C17" w14:paraId="7849034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F896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6A3D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very small VLDL</w:t>
            </w:r>
          </w:p>
        </w:tc>
      </w:tr>
      <w:tr w:rsidR="008F0DC0" w:rsidRPr="00B11C17" w14:paraId="06F89443"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101C1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12F2C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very small VLDL</w:t>
            </w:r>
          </w:p>
        </w:tc>
      </w:tr>
      <w:tr w:rsidR="008F0DC0" w:rsidRPr="00B11C17" w14:paraId="31E4E532"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5C8B4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S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57304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very small VLDL</w:t>
            </w:r>
          </w:p>
        </w:tc>
      </w:tr>
      <w:tr w:rsidR="008F0DC0" w:rsidRPr="00B11C17" w14:paraId="66B88DB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39863B"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S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F61D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very small VLDL</w:t>
            </w:r>
          </w:p>
        </w:tc>
      </w:tr>
      <w:tr w:rsidR="008F0DC0" w:rsidRPr="00B11C17" w14:paraId="4D22DB6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1191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CD6ED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very small VLDL</w:t>
            </w:r>
          </w:p>
        </w:tc>
      </w:tr>
      <w:tr w:rsidR="008F0DC0" w:rsidRPr="00B11C17" w14:paraId="1C04F96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73B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S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2E9B3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very small VLDL</w:t>
            </w:r>
          </w:p>
        </w:tc>
      </w:tr>
      <w:tr w:rsidR="008F0DC0" w:rsidRPr="00B11C17" w14:paraId="6278E5A9"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194C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15696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very small VLDL</w:t>
            </w:r>
          </w:p>
        </w:tc>
      </w:tr>
      <w:tr w:rsidR="008F0DC0" w:rsidRPr="00B11C17" w14:paraId="1CA6D14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0F7769"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64CA0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very small VLDL particles</w:t>
            </w:r>
          </w:p>
        </w:tc>
      </w:tr>
      <w:tr w:rsidR="008F0DC0" w:rsidRPr="00B11C17" w14:paraId="5ACA131D"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B636E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lastRenderedPageBreak/>
              <w:t>XS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50DA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very small VLDL</w:t>
            </w:r>
          </w:p>
        </w:tc>
      </w:tr>
      <w:tr w:rsidR="008F0DC0" w:rsidRPr="00B11C17" w14:paraId="2301443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4C3001"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S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DA627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very small VLDL</w:t>
            </w:r>
          </w:p>
        </w:tc>
      </w:tr>
      <w:tr w:rsidR="008F0DC0" w:rsidRPr="00B11C17" w14:paraId="7F54E0A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357B7"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S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68B78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very small VLDL</w:t>
            </w:r>
          </w:p>
        </w:tc>
      </w:tr>
      <w:tr w:rsidR="008F0DC0" w:rsidRPr="00B11C17" w14:paraId="76BD8CF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3A4844"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S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3598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very small VLDL</w:t>
            </w:r>
          </w:p>
        </w:tc>
      </w:tr>
      <w:tr w:rsidR="008F0DC0" w:rsidRPr="00B11C17" w14:paraId="4D1E070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D6D20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4423CC"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in chylomicrons and extremely large VLDL</w:t>
            </w:r>
          </w:p>
        </w:tc>
      </w:tr>
      <w:tr w:rsidR="008F0DC0" w:rsidRPr="00B11C17" w14:paraId="4729E6B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FF663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CE</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001B7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in chylomicrons and extremely large VLDL</w:t>
            </w:r>
          </w:p>
        </w:tc>
      </w:tr>
      <w:tr w:rsidR="008F0DC0" w:rsidRPr="00B11C17" w14:paraId="272CE85E"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CF7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XL_VLDL_CE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747DE"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yl esters to total lipids ratio in chylomicrons and extremely large VLDL</w:t>
            </w:r>
          </w:p>
        </w:tc>
      </w:tr>
      <w:tr w:rsidR="008F0DC0" w:rsidRPr="00B11C17" w14:paraId="4D05C000"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B1407"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XL_VLDL_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BF4A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holesterol to total lipids ratio in chylomicrons and extremely large VLDL</w:t>
            </w:r>
          </w:p>
        </w:tc>
      </w:tr>
      <w:tr w:rsidR="008F0DC0" w:rsidRPr="00B11C17" w14:paraId="75474056"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3A5D3"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FC</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D8A16"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in chylomicrons and extremely large VLDL</w:t>
            </w:r>
          </w:p>
        </w:tc>
      </w:tr>
      <w:tr w:rsidR="008F0DC0" w:rsidRPr="00B11C17" w14:paraId="3775763A"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97C14FC"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XL_VLDL_FC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3DD73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Free cholesterol to total lipids ratio in chylomicrons and extremely large VLDL</w:t>
            </w:r>
          </w:p>
        </w:tc>
      </w:tr>
      <w:tr w:rsidR="008F0DC0" w:rsidRPr="00B11C17" w14:paraId="10F5BB5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45597A"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65EF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lipids in chylomicrons and extremely large VLDL</w:t>
            </w:r>
          </w:p>
        </w:tc>
      </w:tr>
      <w:tr w:rsidR="008F0DC0" w:rsidRPr="00B11C17" w14:paraId="2A03C3E1"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20C675"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P</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6A45C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Concentration of chylomicrons and extremely large VLDL particles</w:t>
            </w:r>
          </w:p>
        </w:tc>
      </w:tr>
      <w:tr w:rsidR="008F0DC0" w:rsidRPr="00B11C17" w14:paraId="37DCAF97"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7E4762"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PL</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8560B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in chylomicrons and extremely large VLDL</w:t>
            </w:r>
          </w:p>
        </w:tc>
      </w:tr>
      <w:tr w:rsidR="008F0DC0" w:rsidRPr="00B11C17" w14:paraId="731DFEAB"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48FC8A"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XL_VLDL_PL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0CF4F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Phospholipids to total lipids ratio in chylomicrons and extremely large VLDL</w:t>
            </w:r>
          </w:p>
        </w:tc>
      </w:tr>
      <w:tr w:rsidR="008F0DC0" w:rsidRPr="00B11C17" w14:paraId="0C91611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FD1A4"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XXL_VLDL_TG</w:t>
            </w:r>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DA7398"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in chylomicrons and extremely large VLDL</w:t>
            </w:r>
          </w:p>
        </w:tc>
      </w:tr>
      <w:tr w:rsidR="008F0DC0" w:rsidRPr="00B11C17" w14:paraId="73F3D908"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68526"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XXL_VLDL_TG_pct</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EDBD1"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riglycerides to total lipids ratio in chylomicrons and extremely large VLDL</w:t>
            </w:r>
          </w:p>
        </w:tc>
      </w:tr>
      <w:tr w:rsidR="008F0DC0" w:rsidRPr="00B11C17" w14:paraId="461CDD2F"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DA0EB3"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bOHbutyrate</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72E08B"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3-Hydroxybutyrate</w:t>
            </w:r>
          </w:p>
        </w:tc>
      </w:tr>
      <w:tr w:rsidR="008F0DC0" w:rsidRPr="00B11C17" w14:paraId="4D462E44" w14:textId="77777777" w:rsidTr="003659BC">
        <w:trPr>
          <w:trHeight w:val="250"/>
        </w:trPr>
        <w:tc>
          <w:tcPr>
            <w:tcW w:w="22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E1FC0" w14:textId="77777777" w:rsidR="008F0DC0" w:rsidRPr="00B11C17" w:rsidRDefault="008F0DC0" w:rsidP="004122A5">
            <w:pPr>
              <w:spacing w:after="0" w:line="240" w:lineRule="auto"/>
              <w:rPr>
                <w:rFonts w:ascii="Arial" w:eastAsia="Times New Roman" w:hAnsi="Arial" w:cs="Arial"/>
                <w:sz w:val="20"/>
                <w:szCs w:val="20"/>
                <w:lang w:eastAsia="en-GB"/>
              </w:rPr>
            </w:pPr>
            <w:proofErr w:type="spellStart"/>
            <w:r w:rsidRPr="00B11C17">
              <w:rPr>
                <w:rFonts w:ascii="Arial" w:eastAsia="Times New Roman" w:hAnsi="Arial" w:cs="Arial"/>
                <w:sz w:val="20"/>
                <w:szCs w:val="20"/>
                <w:lang w:eastAsia="en-GB"/>
              </w:rPr>
              <w:t>non_HDL_C</w:t>
            </w:r>
            <w:proofErr w:type="spellEnd"/>
          </w:p>
        </w:tc>
        <w:tc>
          <w:tcPr>
            <w:tcW w:w="7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F420" w14:textId="77777777" w:rsidR="008F0DC0" w:rsidRPr="00B11C17" w:rsidRDefault="008F0DC0" w:rsidP="004122A5">
            <w:pPr>
              <w:spacing w:after="0" w:line="240" w:lineRule="auto"/>
              <w:rPr>
                <w:rFonts w:ascii="Arial" w:eastAsia="Times New Roman" w:hAnsi="Arial" w:cs="Arial"/>
                <w:sz w:val="20"/>
                <w:szCs w:val="20"/>
                <w:lang w:eastAsia="en-GB"/>
              </w:rPr>
            </w:pPr>
            <w:r w:rsidRPr="00B11C17">
              <w:rPr>
                <w:rFonts w:ascii="Arial" w:eastAsia="Times New Roman" w:hAnsi="Arial" w:cs="Arial"/>
                <w:sz w:val="20"/>
                <w:szCs w:val="20"/>
                <w:lang w:eastAsia="en-GB"/>
              </w:rPr>
              <w:t>Total cholesterol minus HDL-C</w:t>
            </w:r>
          </w:p>
        </w:tc>
      </w:tr>
    </w:tbl>
    <w:p w14:paraId="1AEDA86B" w14:textId="77777777" w:rsidR="008F0DC0" w:rsidRPr="006D4C54" w:rsidRDefault="008F0DC0" w:rsidP="006D4C54"/>
    <w:p w14:paraId="180EDEDB" w14:textId="3A583C14" w:rsidR="00C44996" w:rsidRPr="006D4C54" w:rsidRDefault="00C44996" w:rsidP="006D4C54">
      <w:pPr>
        <w:pStyle w:val="Heading1"/>
        <w:spacing w:line="360" w:lineRule="auto"/>
        <w:rPr>
          <w:rFonts w:cs="Arial"/>
          <w:sz w:val="24"/>
          <w:szCs w:val="24"/>
        </w:rPr>
      </w:pPr>
      <w:r w:rsidRPr="008F0DC0">
        <w:br w:type="column"/>
      </w:r>
      <w:r w:rsidR="00A049C9" w:rsidRPr="006D4C54">
        <w:rPr>
          <w:rFonts w:cs="Arial"/>
          <w:sz w:val="24"/>
          <w:szCs w:val="24"/>
        </w:rPr>
        <w:lastRenderedPageBreak/>
        <w:t>References</w:t>
      </w:r>
    </w:p>
    <w:p w14:paraId="0D38F734" w14:textId="77777777" w:rsidR="00A049C9" w:rsidRPr="006D4C54" w:rsidRDefault="00A049C9" w:rsidP="006D4C54">
      <w:pPr>
        <w:spacing w:line="360" w:lineRule="auto"/>
        <w:rPr>
          <w:rFonts w:ascii="Arial" w:hAnsi="Arial" w:cs="Arial"/>
          <w:sz w:val="24"/>
          <w:szCs w:val="24"/>
        </w:rPr>
      </w:pPr>
    </w:p>
    <w:p w14:paraId="1791872E"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fldChar w:fldCharType="begin"/>
      </w:r>
      <w:r w:rsidRPr="006D4C54">
        <w:rPr>
          <w:rFonts w:ascii="Arial" w:hAnsi="Arial" w:cs="Arial"/>
          <w:sz w:val="24"/>
          <w:szCs w:val="24"/>
        </w:rPr>
        <w:instrText xml:space="preserve"> ADDIN EN.REFLIST </w:instrText>
      </w:r>
      <w:r w:rsidRPr="006D4C54">
        <w:rPr>
          <w:rFonts w:ascii="Arial" w:hAnsi="Arial" w:cs="Arial"/>
          <w:sz w:val="24"/>
          <w:szCs w:val="24"/>
        </w:rPr>
        <w:fldChar w:fldCharType="separate"/>
      </w:r>
      <w:r w:rsidRPr="006D4C54">
        <w:rPr>
          <w:rFonts w:ascii="Arial" w:hAnsi="Arial" w:cs="Arial"/>
          <w:sz w:val="24"/>
          <w:szCs w:val="24"/>
        </w:rPr>
        <w:t>1.</w:t>
      </w:r>
      <w:r w:rsidRPr="006D4C54">
        <w:rPr>
          <w:rFonts w:ascii="Arial" w:hAnsi="Arial" w:cs="Arial"/>
          <w:sz w:val="24"/>
          <w:szCs w:val="24"/>
        </w:rPr>
        <w:tab/>
        <w:t>Rich-Edwards JW, Fraser A, Lawlor DA, Catov JM. Pregnancy Characteristics and Women's Future Cardiovascular Health: An Underused Opportunity to Improve Women's Health? Epidemiol Rev. 2014;36(1):57-70.</w:t>
      </w:r>
    </w:p>
    <w:p w14:paraId="6A0489CB"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2.</w:t>
      </w:r>
      <w:r w:rsidRPr="006D4C54">
        <w:rPr>
          <w:rFonts w:ascii="Arial" w:hAnsi="Arial" w:cs="Arial"/>
          <w:sz w:val="24"/>
          <w:szCs w:val="24"/>
        </w:rPr>
        <w:tab/>
        <w:t>Wang Q, Wurtz P, Auro K, Makinen VP, Kangas AJ, Soininen P, et al. Metabolic profiling of pregnancy: cross-sectional and longitudinal evidence. BMC Med. 2016;14(1):205.</w:t>
      </w:r>
    </w:p>
    <w:p w14:paraId="020462C7"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3.</w:t>
      </w:r>
      <w:r w:rsidRPr="006D4C54">
        <w:rPr>
          <w:rFonts w:ascii="Arial" w:hAnsi="Arial" w:cs="Arial"/>
          <w:sz w:val="24"/>
          <w:szCs w:val="24"/>
        </w:rPr>
        <w:tab/>
        <w:t>Mills HL, Patel N, White SL, Pasupathy D, Briley AL, Santos Ferreira DL, et al. The effect of a lifestyle intervention in obese pregnant women on gestational metabolic profiles: findings from the UK Pregnancies Better Eating and Activity Trial (UPBEAT) randomised controlled trial. BMC Med. 2019;17(1):15.</w:t>
      </w:r>
    </w:p>
    <w:p w14:paraId="6473744F"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4.</w:t>
      </w:r>
      <w:r w:rsidRPr="006D4C54">
        <w:rPr>
          <w:rFonts w:ascii="Arial" w:hAnsi="Arial" w:cs="Arial"/>
          <w:sz w:val="24"/>
          <w:szCs w:val="24"/>
        </w:rPr>
        <w:tab/>
        <w:t>Lawlor DA, Emberson JR, Ebrahim S, Whincup PH, Wannamethee SG, Walker M, et al. Is the association between parity and coronary heart disease due to biological effects of pregnancy or adverse lifestyle risk factors associated with child-rearing? Findings from the British Women's Heart and Health Study and the British Regional Heart Study. Circulation. 2003;107(9):1260-4.</w:t>
      </w:r>
    </w:p>
    <w:p w14:paraId="621D586D"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5.</w:t>
      </w:r>
      <w:r w:rsidRPr="006D4C54">
        <w:rPr>
          <w:rFonts w:ascii="Arial" w:hAnsi="Arial" w:cs="Arial"/>
          <w:sz w:val="24"/>
          <w:szCs w:val="24"/>
        </w:rPr>
        <w:tab/>
        <w:t>Wurtz P, Kangas AJ, Soininen P, Lawlor DA, Davey Smith G, Ala-Korpela M. Quantitative Serum Nuclear Magnetic Resonance Metabolomics in Large-Scale Epidemiology: A Primer on -Omic Technologies. Am J Epidemiol. 2017;186(9):1084-96.</w:t>
      </w:r>
    </w:p>
    <w:p w14:paraId="29BE6B4B"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6.</w:t>
      </w:r>
      <w:r w:rsidRPr="006D4C54">
        <w:rPr>
          <w:rFonts w:ascii="Arial" w:hAnsi="Arial" w:cs="Arial"/>
          <w:sz w:val="24"/>
          <w:szCs w:val="24"/>
        </w:rPr>
        <w:tab/>
        <w:t>Würtz P, Havulinna AS, Soininen P, Tynkkynen T, Prieto-Merino D, Tillin T, et al. Metabolite profiling and cardiovascular event risk: a prospective study of 3 population-based cohorts. Circulation. 2015;131(9):774-85.</w:t>
      </w:r>
    </w:p>
    <w:p w14:paraId="79224DD0"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7.</w:t>
      </w:r>
      <w:r w:rsidRPr="006D4C54">
        <w:rPr>
          <w:rFonts w:ascii="Arial" w:hAnsi="Arial" w:cs="Arial"/>
          <w:sz w:val="24"/>
          <w:szCs w:val="24"/>
        </w:rPr>
        <w:tab/>
        <w:t>Wang Q, Würtz P, Auro K, Mäkinen V-P, Kangas AJ, Soininen P, et al. Metabolic profiling of pregnancy: cross-sectional and longitudinal evidence. BMC Medicine. 2016;14(1):205.</w:t>
      </w:r>
    </w:p>
    <w:p w14:paraId="722E23EF"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8.</w:t>
      </w:r>
      <w:r w:rsidRPr="006D4C54">
        <w:rPr>
          <w:rFonts w:ascii="Arial" w:hAnsi="Arial" w:cs="Arial"/>
          <w:sz w:val="24"/>
          <w:szCs w:val="24"/>
        </w:rPr>
        <w:tab/>
        <w:t>Lawlor DA, Tilling K, Davey Smith G. Triangulation in aetiological epidemiology. International Journal of Epidemiology. 2016;45(6):1866-86.</w:t>
      </w:r>
    </w:p>
    <w:p w14:paraId="681B9AD8"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9.</w:t>
      </w:r>
      <w:r w:rsidRPr="006D4C54">
        <w:rPr>
          <w:rFonts w:ascii="Arial" w:hAnsi="Arial" w:cs="Arial"/>
          <w:sz w:val="24"/>
          <w:szCs w:val="24"/>
        </w:rPr>
        <w:tab/>
        <w:t>Catov JM, Newman AB, Sutton-Tyrrell K, Harris TB, Tylavsky F, Visser M, et al. Parity and cardiovascular disease risk among older women: how do pregnancy complications mediate the association? Ann Epidemiol. 2008;18(12):873-9.</w:t>
      </w:r>
    </w:p>
    <w:p w14:paraId="38DA2057"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lastRenderedPageBreak/>
        <w:t>10.</w:t>
      </w:r>
      <w:r w:rsidRPr="006D4C54">
        <w:rPr>
          <w:rFonts w:ascii="Arial" w:hAnsi="Arial" w:cs="Arial"/>
          <w:sz w:val="24"/>
          <w:szCs w:val="24"/>
        </w:rPr>
        <w:tab/>
        <w:t>Lawlor DA. Commentary: Two-sample Mendelian randomization: opportunities and challenges. Int J Epidemiol. 2016;45(3):908-15.</w:t>
      </w:r>
    </w:p>
    <w:p w14:paraId="581E0D1E" w14:textId="77777777" w:rsidR="00A049C9" w:rsidRPr="006D4C54" w:rsidRDefault="00A049C9" w:rsidP="006D4C54">
      <w:pPr>
        <w:pStyle w:val="EndNoteBibliography"/>
        <w:spacing w:after="0" w:line="360" w:lineRule="auto"/>
        <w:rPr>
          <w:rFonts w:ascii="Arial" w:hAnsi="Arial" w:cs="Arial"/>
          <w:sz w:val="24"/>
          <w:szCs w:val="24"/>
          <w:lang w:val="fr-FR"/>
        </w:rPr>
      </w:pPr>
      <w:r w:rsidRPr="006D4C54">
        <w:rPr>
          <w:rFonts w:ascii="Arial" w:hAnsi="Arial" w:cs="Arial"/>
          <w:sz w:val="24"/>
          <w:szCs w:val="24"/>
        </w:rPr>
        <w:t>11.</w:t>
      </w:r>
      <w:r w:rsidRPr="006D4C54">
        <w:rPr>
          <w:rFonts w:ascii="Arial" w:hAnsi="Arial" w:cs="Arial"/>
          <w:sz w:val="24"/>
          <w:szCs w:val="24"/>
        </w:rPr>
        <w:tab/>
        <w:t xml:space="preserve">Day FR, Thompson DJ, Helgason H, Chasman DI, Finucane H, Sulem P, et al. Genomic analyses identify hundreds of variants associated with age at menarche and support a role for puberty timing in cancer risk. </w:t>
      </w:r>
      <w:r w:rsidRPr="006D4C54">
        <w:rPr>
          <w:rFonts w:ascii="Arial" w:hAnsi="Arial" w:cs="Arial"/>
          <w:sz w:val="24"/>
          <w:szCs w:val="24"/>
          <w:lang w:val="fr-FR"/>
        </w:rPr>
        <w:t>Nat Genet. 2017;49(6):834-41.</w:t>
      </w:r>
    </w:p>
    <w:p w14:paraId="6FB88EE4"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lang w:val="fr-FR"/>
        </w:rPr>
        <w:t>12.</w:t>
      </w:r>
      <w:r w:rsidRPr="006D4C54">
        <w:rPr>
          <w:rFonts w:ascii="Arial" w:hAnsi="Arial" w:cs="Arial"/>
          <w:sz w:val="24"/>
          <w:szCs w:val="24"/>
          <w:lang w:val="fr-FR"/>
        </w:rPr>
        <w:tab/>
        <w:t xml:space="preserve">Perry JR, Day F, Elks CE, Sulem P, Thompson DJ, Ferreira T, et al. </w:t>
      </w:r>
      <w:r w:rsidRPr="006D4C54">
        <w:rPr>
          <w:rFonts w:ascii="Arial" w:hAnsi="Arial" w:cs="Arial"/>
          <w:sz w:val="24"/>
          <w:szCs w:val="24"/>
        </w:rPr>
        <w:t>Parent-of-origin-specific allelic associations among 106 genomic loci for age at menarche. Nature. 2014;514(7520):92-7.</w:t>
      </w:r>
    </w:p>
    <w:p w14:paraId="0D85A13D"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13.</w:t>
      </w:r>
      <w:r w:rsidRPr="006D4C54">
        <w:rPr>
          <w:rFonts w:ascii="Arial" w:hAnsi="Arial" w:cs="Arial"/>
          <w:sz w:val="24"/>
          <w:szCs w:val="24"/>
        </w:rPr>
        <w:tab/>
        <w:t>Mathieson I, Day FR, Barban N, Tropf FC, Brazel DM, Consortium e, et al. Genome-wide analysis identifies genetic effects on reproductive success and ongoing natural selection at the &lt;em&gt;FADS&lt;/em&gt; locus. bioRxiv. 2020:2020.05.19.104455.</w:t>
      </w:r>
    </w:p>
    <w:p w14:paraId="158FF9D6"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14.</w:t>
      </w:r>
      <w:r w:rsidRPr="006D4C54">
        <w:rPr>
          <w:rFonts w:ascii="Arial" w:hAnsi="Arial" w:cs="Arial"/>
          <w:sz w:val="24"/>
          <w:szCs w:val="24"/>
        </w:rPr>
        <w:tab/>
        <w:t>Ruth KS, Day FR, Hussain J, Martínez-Marchal A, Aiken CE, Azad A, et al. Genetic insights into the biological mechanisms governing human ovarian ageing. medRxiv. 2021:2021.01.11.20248322.</w:t>
      </w:r>
    </w:p>
    <w:p w14:paraId="79B8E099"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15.</w:t>
      </w:r>
      <w:r w:rsidRPr="006D4C54">
        <w:rPr>
          <w:rFonts w:ascii="Arial" w:hAnsi="Arial" w:cs="Arial"/>
          <w:sz w:val="24"/>
          <w:szCs w:val="24"/>
        </w:rPr>
        <w:tab/>
        <w:t>Day FR, Ruth KS, Thompson DJ, Lunetta KL, Pervjakova N, Chasman DI, et al. Large-scale genomic analyses link reproductive aging to hypothalamic signaling, breast cancer susceptibility and BRCA1-mediated DNA repair. Nat Genet. 2015;47(11):1294-303.</w:t>
      </w:r>
    </w:p>
    <w:p w14:paraId="7CF1B464"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16.</w:t>
      </w:r>
      <w:r w:rsidRPr="006D4C54">
        <w:rPr>
          <w:rFonts w:ascii="Arial" w:hAnsi="Arial" w:cs="Arial"/>
          <w:sz w:val="24"/>
          <w:szCs w:val="24"/>
        </w:rPr>
        <w:tab/>
        <w:t>Locke AE, Kahali B, Berndt SI, Justice AE, Pers TH, Day FR, et al. Genetic studies of body mass index yield new insights for obesity biology. Nature. 2015;518(7538):197-206.</w:t>
      </w:r>
    </w:p>
    <w:p w14:paraId="4DDDC4C6"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17.</w:t>
      </w:r>
      <w:r w:rsidRPr="006D4C54">
        <w:rPr>
          <w:rFonts w:ascii="Arial" w:hAnsi="Arial" w:cs="Arial"/>
          <w:sz w:val="24"/>
          <w:szCs w:val="24"/>
        </w:rPr>
        <w:tab/>
        <w:t>Howe LJ, Nivard MG, Morris TT, Hansen AF, Rasheed H, Cho Y, et al. Within-sibship GWAS improve estimates of direct genetic effects. bioRxiv. 2021:2021.03.05.433935.</w:t>
      </w:r>
    </w:p>
    <w:p w14:paraId="62E583F6" w14:textId="77777777" w:rsidR="00A049C9" w:rsidRPr="006D4C54" w:rsidRDefault="00A049C9" w:rsidP="006D4C54">
      <w:pPr>
        <w:pStyle w:val="EndNoteBibliography"/>
        <w:spacing w:after="0" w:line="360" w:lineRule="auto"/>
        <w:rPr>
          <w:rFonts w:ascii="Arial" w:hAnsi="Arial" w:cs="Arial"/>
          <w:sz w:val="24"/>
          <w:szCs w:val="24"/>
          <w:lang w:val="pt-BR"/>
        </w:rPr>
      </w:pPr>
      <w:r w:rsidRPr="006D4C54">
        <w:rPr>
          <w:rFonts w:ascii="Arial" w:hAnsi="Arial" w:cs="Arial"/>
          <w:sz w:val="24"/>
          <w:szCs w:val="24"/>
        </w:rPr>
        <w:t>18.</w:t>
      </w:r>
      <w:r w:rsidRPr="006D4C54">
        <w:rPr>
          <w:rFonts w:ascii="Arial" w:hAnsi="Arial" w:cs="Arial"/>
          <w:sz w:val="24"/>
          <w:szCs w:val="24"/>
        </w:rPr>
        <w:tab/>
        <w:t xml:space="preserve">Davies NM, Howe LJ, Brumpton B, Havdahl A, Evans DM, Davey Smith G. Within family Mendelian randomization studies. </w:t>
      </w:r>
      <w:r w:rsidRPr="006D4C54">
        <w:rPr>
          <w:rFonts w:ascii="Arial" w:hAnsi="Arial" w:cs="Arial"/>
          <w:sz w:val="24"/>
          <w:szCs w:val="24"/>
          <w:lang w:val="pt-BR"/>
        </w:rPr>
        <w:t>Hum Mol Genet. 2019;28(R2):R170-R9.</w:t>
      </w:r>
    </w:p>
    <w:p w14:paraId="4F721325"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lang w:val="pt-BR"/>
        </w:rPr>
        <w:t>19.</w:t>
      </w:r>
      <w:r w:rsidRPr="006D4C54">
        <w:rPr>
          <w:rFonts w:ascii="Arial" w:hAnsi="Arial" w:cs="Arial"/>
          <w:sz w:val="24"/>
          <w:szCs w:val="24"/>
          <w:lang w:val="pt-BR"/>
        </w:rPr>
        <w:tab/>
        <w:t xml:space="preserve">Morris TT, Davies NM, Hemani G, Smith GD. </w:t>
      </w:r>
      <w:r w:rsidRPr="006D4C54">
        <w:rPr>
          <w:rFonts w:ascii="Arial" w:hAnsi="Arial" w:cs="Arial"/>
          <w:sz w:val="24"/>
          <w:szCs w:val="24"/>
        </w:rPr>
        <w:t>Population phenomena inflate genetic associations of complex social traits. Sci Adv. 2020;6(16):eaay0328.</w:t>
      </w:r>
    </w:p>
    <w:p w14:paraId="20F870A6" w14:textId="77777777" w:rsidR="00A049C9" w:rsidRPr="006D4C54" w:rsidRDefault="00A049C9" w:rsidP="006D4C54">
      <w:pPr>
        <w:pStyle w:val="EndNoteBibliography"/>
        <w:spacing w:after="0" w:line="360" w:lineRule="auto"/>
        <w:rPr>
          <w:rFonts w:ascii="Arial" w:hAnsi="Arial" w:cs="Arial"/>
          <w:sz w:val="24"/>
          <w:szCs w:val="24"/>
        </w:rPr>
      </w:pPr>
      <w:r w:rsidRPr="006D4C54">
        <w:rPr>
          <w:rFonts w:ascii="Arial" w:hAnsi="Arial" w:cs="Arial"/>
          <w:sz w:val="24"/>
          <w:szCs w:val="24"/>
        </w:rPr>
        <w:t>20.</w:t>
      </w:r>
      <w:r w:rsidRPr="006D4C54">
        <w:rPr>
          <w:rFonts w:ascii="Arial" w:hAnsi="Arial" w:cs="Arial"/>
          <w:sz w:val="24"/>
          <w:szCs w:val="24"/>
        </w:rPr>
        <w:tab/>
        <w:t>Sanderson E, Richardson TG, Hemani G, Davey Smith G. The use of negative control outcomes in Mendelian randomization to detect potential population stratification. Int J Epidemiol. 2021.</w:t>
      </w:r>
    </w:p>
    <w:p w14:paraId="697A204B" w14:textId="77777777" w:rsidR="00A049C9" w:rsidRPr="006D4C54" w:rsidRDefault="00A049C9" w:rsidP="006D4C54">
      <w:pPr>
        <w:pStyle w:val="EndNoteBibliography"/>
        <w:spacing w:line="360" w:lineRule="auto"/>
        <w:rPr>
          <w:rFonts w:ascii="Arial" w:hAnsi="Arial" w:cs="Arial"/>
          <w:sz w:val="24"/>
          <w:szCs w:val="24"/>
        </w:rPr>
      </w:pPr>
      <w:r w:rsidRPr="006D4C54">
        <w:rPr>
          <w:rFonts w:ascii="Arial" w:hAnsi="Arial" w:cs="Arial"/>
          <w:sz w:val="24"/>
          <w:szCs w:val="24"/>
        </w:rPr>
        <w:lastRenderedPageBreak/>
        <w:t>21.</w:t>
      </w:r>
      <w:r w:rsidRPr="006D4C54">
        <w:rPr>
          <w:rFonts w:ascii="Arial" w:hAnsi="Arial" w:cs="Arial"/>
          <w:sz w:val="24"/>
          <w:szCs w:val="24"/>
        </w:rPr>
        <w:tab/>
        <w:t>Zheng J, Baird D, Borges MC, Bowden J, Hemani G, Haycock P, et al. Recent Developments in Mendelian Randomization Studies. Curr Epidemiol Rep. 2017;4(4):330-45.</w:t>
      </w:r>
    </w:p>
    <w:p w14:paraId="5169DBF9" w14:textId="5F8CA587" w:rsidR="00A049C9" w:rsidRPr="006D4C54" w:rsidRDefault="00A049C9" w:rsidP="006D4C54">
      <w:pPr>
        <w:spacing w:line="360" w:lineRule="auto"/>
        <w:rPr>
          <w:rFonts w:ascii="Arial" w:hAnsi="Arial" w:cs="Arial"/>
          <w:sz w:val="24"/>
          <w:szCs w:val="24"/>
        </w:rPr>
      </w:pPr>
      <w:r w:rsidRPr="006D4C54">
        <w:rPr>
          <w:rFonts w:ascii="Arial" w:hAnsi="Arial" w:cs="Arial"/>
          <w:sz w:val="24"/>
          <w:szCs w:val="24"/>
        </w:rPr>
        <w:fldChar w:fldCharType="end"/>
      </w:r>
    </w:p>
    <w:sectPr w:rsidR="00A049C9" w:rsidRPr="006D4C54" w:rsidSect="00A049C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B8949C" w14:textId="77777777" w:rsidR="00C16C53" w:rsidRDefault="00C16C53" w:rsidP="00112650">
      <w:pPr>
        <w:spacing w:after="0" w:line="240" w:lineRule="auto"/>
      </w:pPr>
      <w:r>
        <w:separator/>
      </w:r>
    </w:p>
  </w:endnote>
  <w:endnote w:type="continuationSeparator" w:id="0">
    <w:p w14:paraId="5B94E19C" w14:textId="77777777" w:rsidR="00C16C53" w:rsidRDefault="00C16C53" w:rsidP="00112650">
      <w:pPr>
        <w:spacing w:after="0" w:line="240" w:lineRule="auto"/>
      </w:pPr>
      <w:r>
        <w:continuationSeparator/>
      </w:r>
    </w:p>
  </w:endnote>
  <w:endnote w:type="continuationNotice" w:id="1">
    <w:p w14:paraId="0BCCCCE6" w14:textId="77777777" w:rsidR="00C16C53" w:rsidRDefault="00C16C53">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C6800" w14:textId="77777777" w:rsidR="00C16C53" w:rsidRDefault="00C16C53" w:rsidP="00112650">
      <w:pPr>
        <w:spacing w:after="0" w:line="240" w:lineRule="auto"/>
      </w:pPr>
      <w:r>
        <w:separator/>
      </w:r>
    </w:p>
  </w:footnote>
  <w:footnote w:type="continuationSeparator" w:id="0">
    <w:p w14:paraId="214AC7F6" w14:textId="77777777" w:rsidR="00C16C53" w:rsidRDefault="00C16C53" w:rsidP="00112650">
      <w:pPr>
        <w:spacing w:after="0" w:line="240" w:lineRule="auto"/>
      </w:pPr>
      <w:r>
        <w:continuationSeparator/>
      </w:r>
    </w:p>
  </w:footnote>
  <w:footnote w:type="continuationNotice" w:id="1">
    <w:p w14:paraId="29F33659" w14:textId="77777777" w:rsidR="00C16C53" w:rsidRDefault="00C16C53">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2416A8"/>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BE7F07"/>
    <w:multiLevelType w:val="hybridMultilevel"/>
    <w:tmpl w:val="FEA23454"/>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A812FA"/>
    <w:multiLevelType w:val="hybridMultilevel"/>
    <w:tmpl w:val="78000584"/>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054582"/>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0C5F49AD"/>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0C665DF3"/>
    <w:multiLevelType w:val="hybridMultilevel"/>
    <w:tmpl w:val="7A7C4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0C997889"/>
    <w:multiLevelType w:val="hybridMultilevel"/>
    <w:tmpl w:val="BCD4A2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24344C3"/>
    <w:multiLevelType w:val="hybridMultilevel"/>
    <w:tmpl w:val="4C584B56"/>
    <w:lvl w:ilvl="0" w:tplc="08090013">
      <w:start w:val="1"/>
      <w:numFmt w:val="upp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13E4541B"/>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183E2F0B"/>
    <w:multiLevelType w:val="hybridMultilevel"/>
    <w:tmpl w:val="9A52B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1984237A"/>
    <w:multiLevelType w:val="hybridMultilevel"/>
    <w:tmpl w:val="9014CA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1CA479B1"/>
    <w:multiLevelType w:val="hybridMultilevel"/>
    <w:tmpl w:val="2018B70C"/>
    <w:lvl w:ilvl="0" w:tplc="9F608C80">
      <w:numFmt w:val="bullet"/>
      <w:lvlText w:val="-"/>
      <w:lvlJc w:val="left"/>
      <w:pPr>
        <w:ind w:left="720" w:hanging="360"/>
      </w:pPr>
      <w:rPr>
        <w:rFonts w:ascii="Calibri" w:eastAsiaTheme="minorHAnsi" w:hAnsi="Calibri" w:cs="Calibri" w:hint="default"/>
      </w:rPr>
    </w:lvl>
    <w:lvl w:ilvl="1" w:tplc="9F608C80">
      <w:numFmt w:val="bullet"/>
      <w:lvlText w:val="-"/>
      <w:lvlJc w:val="left"/>
      <w:pPr>
        <w:ind w:left="1440" w:hanging="360"/>
      </w:pPr>
      <w:rPr>
        <w:rFonts w:ascii="Calibri" w:eastAsiaTheme="minorHAnsi" w:hAnsi="Calibri" w:cs="Calibri"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01D2A2D"/>
    <w:multiLevelType w:val="hybridMultilevel"/>
    <w:tmpl w:val="890898FC"/>
    <w:lvl w:ilvl="0" w:tplc="7056ECBC">
      <w:start w:val="1"/>
      <w:numFmt w:val="bullet"/>
      <w:lvlText w:val=""/>
      <w:lvlJc w:val="left"/>
      <w:pPr>
        <w:ind w:left="720" w:hanging="360"/>
      </w:pPr>
      <w:rPr>
        <w:rFonts w:ascii="Symbol" w:hAnsi="Symbol" w:hint="default"/>
      </w:rPr>
    </w:lvl>
    <w:lvl w:ilvl="1" w:tplc="95B4BD70">
      <w:start w:val="1"/>
      <w:numFmt w:val="bullet"/>
      <w:lvlText w:val=""/>
      <w:lvlJc w:val="left"/>
      <w:pPr>
        <w:ind w:left="1440" w:hanging="360"/>
      </w:pPr>
      <w:rPr>
        <w:rFonts w:ascii="Symbol" w:hAnsi="Symbol" w:hint="default"/>
      </w:rPr>
    </w:lvl>
    <w:lvl w:ilvl="2" w:tplc="10526394">
      <w:start w:val="1"/>
      <w:numFmt w:val="bullet"/>
      <w:lvlText w:val=""/>
      <w:lvlJc w:val="left"/>
      <w:pPr>
        <w:ind w:left="2160" w:hanging="360"/>
      </w:pPr>
      <w:rPr>
        <w:rFonts w:ascii="Wingdings" w:hAnsi="Wingdings" w:hint="default"/>
      </w:rPr>
    </w:lvl>
    <w:lvl w:ilvl="3" w:tplc="A5DC7898">
      <w:start w:val="1"/>
      <w:numFmt w:val="bullet"/>
      <w:lvlText w:val=""/>
      <w:lvlJc w:val="left"/>
      <w:pPr>
        <w:ind w:left="2880" w:hanging="360"/>
      </w:pPr>
      <w:rPr>
        <w:rFonts w:ascii="Symbol" w:hAnsi="Symbol" w:hint="default"/>
      </w:rPr>
    </w:lvl>
    <w:lvl w:ilvl="4" w:tplc="ED102FDE">
      <w:start w:val="1"/>
      <w:numFmt w:val="bullet"/>
      <w:lvlText w:val="o"/>
      <w:lvlJc w:val="left"/>
      <w:pPr>
        <w:ind w:left="3600" w:hanging="360"/>
      </w:pPr>
      <w:rPr>
        <w:rFonts w:ascii="Courier New" w:hAnsi="Courier New" w:hint="default"/>
      </w:rPr>
    </w:lvl>
    <w:lvl w:ilvl="5" w:tplc="A62EE37E">
      <w:start w:val="1"/>
      <w:numFmt w:val="bullet"/>
      <w:lvlText w:val=""/>
      <w:lvlJc w:val="left"/>
      <w:pPr>
        <w:ind w:left="4320" w:hanging="360"/>
      </w:pPr>
      <w:rPr>
        <w:rFonts w:ascii="Wingdings" w:hAnsi="Wingdings" w:hint="default"/>
      </w:rPr>
    </w:lvl>
    <w:lvl w:ilvl="6" w:tplc="FB7A0C92">
      <w:start w:val="1"/>
      <w:numFmt w:val="bullet"/>
      <w:lvlText w:val=""/>
      <w:lvlJc w:val="left"/>
      <w:pPr>
        <w:ind w:left="5040" w:hanging="360"/>
      </w:pPr>
      <w:rPr>
        <w:rFonts w:ascii="Symbol" w:hAnsi="Symbol" w:hint="default"/>
      </w:rPr>
    </w:lvl>
    <w:lvl w:ilvl="7" w:tplc="B9160EC2">
      <w:start w:val="1"/>
      <w:numFmt w:val="bullet"/>
      <w:lvlText w:val="o"/>
      <w:lvlJc w:val="left"/>
      <w:pPr>
        <w:ind w:left="5760" w:hanging="360"/>
      </w:pPr>
      <w:rPr>
        <w:rFonts w:ascii="Courier New" w:hAnsi="Courier New" w:hint="default"/>
      </w:rPr>
    </w:lvl>
    <w:lvl w:ilvl="8" w:tplc="75F48688">
      <w:start w:val="1"/>
      <w:numFmt w:val="bullet"/>
      <w:lvlText w:val=""/>
      <w:lvlJc w:val="left"/>
      <w:pPr>
        <w:ind w:left="6480" w:hanging="360"/>
      </w:pPr>
      <w:rPr>
        <w:rFonts w:ascii="Wingdings" w:hAnsi="Wingdings" w:hint="default"/>
      </w:rPr>
    </w:lvl>
  </w:abstractNum>
  <w:abstractNum w:abstractNumId="13" w15:restartNumberingAfterBreak="0">
    <w:nsid w:val="20F34389"/>
    <w:multiLevelType w:val="hybridMultilevel"/>
    <w:tmpl w:val="4190B33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22512F3A"/>
    <w:multiLevelType w:val="hybridMultilevel"/>
    <w:tmpl w:val="0B58B0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256C61B9"/>
    <w:multiLevelType w:val="hybridMultilevel"/>
    <w:tmpl w:val="812026E2"/>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2850378E"/>
    <w:multiLevelType w:val="hybridMultilevel"/>
    <w:tmpl w:val="EF24BAC0"/>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97470C7"/>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2B312177"/>
    <w:multiLevelType w:val="hybridMultilevel"/>
    <w:tmpl w:val="0B58B02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32436123"/>
    <w:multiLevelType w:val="hybridMultilevel"/>
    <w:tmpl w:val="FD88F034"/>
    <w:lvl w:ilvl="0" w:tplc="08090005">
      <w:start w:val="1"/>
      <w:numFmt w:val="bullet"/>
      <w:lvlText w:val=""/>
      <w:lvlJc w:val="left"/>
      <w:pPr>
        <w:ind w:left="783" w:hanging="360"/>
      </w:pPr>
      <w:rPr>
        <w:rFonts w:ascii="Wingdings" w:hAnsi="Wingdings" w:hint="default"/>
      </w:rPr>
    </w:lvl>
    <w:lvl w:ilvl="1" w:tplc="08090003" w:tentative="1">
      <w:start w:val="1"/>
      <w:numFmt w:val="bullet"/>
      <w:lvlText w:val="o"/>
      <w:lvlJc w:val="left"/>
      <w:pPr>
        <w:ind w:left="1503" w:hanging="360"/>
      </w:pPr>
      <w:rPr>
        <w:rFonts w:ascii="Courier New" w:hAnsi="Courier New" w:cs="Courier New" w:hint="default"/>
      </w:rPr>
    </w:lvl>
    <w:lvl w:ilvl="2" w:tplc="08090005" w:tentative="1">
      <w:start w:val="1"/>
      <w:numFmt w:val="bullet"/>
      <w:lvlText w:val=""/>
      <w:lvlJc w:val="left"/>
      <w:pPr>
        <w:ind w:left="2223" w:hanging="360"/>
      </w:pPr>
      <w:rPr>
        <w:rFonts w:ascii="Wingdings" w:hAnsi="Wingdings" w:hint="default"/>
      </w:rPr>
    </w:lvl>
    <w:lvl w:ilvl="3" w:tplc="08090001" w:tentative="1">
      <w:start w:val="1"/>
      <w:numFmt w:val="bullet"/>
      <w:lvlText w:val=""/>
      <w:lvlJc w:val="left"/>
      <w:pPr>
        <w:ind w:left="2943" w:hanging="360"/>
      </w:pPr>
      <w:rPr>
        <w:rFonts w:ascii="Symbol" w:hAnsi="Symbol" w:hint="default"/>
      </w:rPr>
    </w:lvl>
    <w:lvl w:ilvl="4" w:tplc="08090003" w:tentative="1">
      <w:start w:val="1"/>
      <w:numFmt w:val="bullet"/>
      <w:lvlText w:val="o"/>
      <w:lvlJc w:val="left"/>
      <w:pPr>
        <w:ind w:left="3663" w:hanging="360"/>
      </w:pPr>
      <w:rPr>
        <w:rFonts w:ascii="Courier New" w:hAnsi="Courier New" w:cs="Courier New" w:hint="default"/>
      </w:rPr>
    </w:lvl>
    <w:lvl w:ilvl="5" w:tplc="08090005" w:tentative="1">
      <w:start w:val="1"/>
      <w:numFmt w:val="bullet"/>
      <w:lvlText w:val=""/>
      <w:lvlJc w:val="left"/>
      <w:pPr>
        <w:ind w:left="4383" w:hanging="360"/>
      </w:pPr>
      <w:rPr>
        <w:rFonts w:ascii="Wingdings" w:hAnsi="Wingdings" w:hint="default"/>
      </w:rPr>
    </w:lvl>
    <w:lvl w:ilvl="6" w:tplc="08090001" w:tentative="1">
      <w:start w:val="1"/>
      <w:numFmt w:val="bullet"/>
      <w:lvlText w:val=""/>
      <w:lvlJc w:val="left"/>
      <w:pPr>
        <w:ind w:left="5103" w:hanging="360"/>
      </w:pPr>
      <w:rPr>
        <w:rFonts w:ascii="Symbol" w:hAnsi="Symbol" w:hint="default"/>
      </w:rPr>
    </w:lvl>
    <w:lvl w:ilvl="7" w:tplc="08090003" w:tentative="1">
      <w:start w:val="1"/>
      <w:numFmt w:val="bullet"/>
      <w:lvlText w:val="o"/>
      <w:lvlJc w:val="left"/>
      <w:pPr>
        <w:ind w:left="5823" w:hanging="360"/>
      </w:pPr>
      <w:rPr>
        <w:rFonts w:ascii="Courier New" w:hAnsi="Courier New" w:cs="Courier New" w:hint="default"/>
      </w:rPr>
    </w:lvl>
    <w:lvl w:ilvl="8" w:tplc="08090005" w:tentative="1">
      <w:start w:val="1"/>
      <w:numFmt w:val="bullet"/>
      <w:lvlText w:val=""/>
      <w:lvlJc w:val="left"/>
      <w:pPr>
        <w:ind w:left="6543" w:hanging="360"/>
      </w:pPr>
      <w:rPr>
        <w:rFonts w:ascii="Wingdings" w:hAnsi="Wingdings" w:hint="default"/>
      </w:rPr>
    </w:lvl>
  </w:abstractNum>
  <w:abstractNum w:abstractNumId="20" w15:restartNumberingAfterBreak="0">
    <w:nsid w:val="33A62F98"/>
    <w:multiLevelType w:val="hybridMultilevel"/>
    <w:tmpl w:val="57B2D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A45387A"/>
    <w:multiLevelType w:val="hybridMultilevel"/>
    <w:tmpl w:val="C0B2129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B4C032F"/>
    <w:multiLevelType w:val="hybridMultilevel"/>
    <w:tmpl w:val="73B2DD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3D0F2DFF"/>
    <w:multiLevelType w:val="hybridMultilevel"/>
    <w:tmpl w:val="59B6158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48D973F5"/>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4B0660D0"/>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6" w15:restartNumberingAfterBreak="0">
    <w:nsid w:val="4B276A36"/>
    <w:multiLevelType w:val="hybridMultilevel"/>
    <w:tmpl w:val="7A7C4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4E4979DD"/>
    <w:multiLevelType w:val="hybridMultilevel"/>
    <w:tmpl w:val="BCD865A2"/>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38E41F0"/>
    <w:multiLevelType w:val="hybridMultilevel"/>
    <w:tmpl w:val="BC16368A"/>
    <w:lvl w:ilvl="0" w:tplc="D97CFBB8">
      <w:start w:val="1"/>
      <w:numFmt w:val="bullet"/>
      <w:lvlText w:val=""/>
      <w:lvlJc w:val="left"/>
      <w:pPr>
        <w:ind w:left="720" w:hanging="360"/>
      </w:pPr>
      <w:rPr>
        <w:rFonts w:ascii="Symbol" w:hAnsi="Symbol" w:hint="default"/>
      </w:rPr>
    </w:lvl>
    <w:lvl w:ilvl="1" w:tplc="4F30380E">
      <w:start w:val="1"/>
      <w:numFmt w:val="bullet"/>
      <w:lvlText w:val="o"/>
      <w:lvlJc w:val="left"/>
      <w:pPr>
        <w:ind w:left="1440" w:hanging="360"/>
      </w:pPr>
      <w:rPr>
        <w:rFonts w:ascii="Courier New" w:hAnsi="Courier New" w:hint="default"/>
      </w:rPr>
    </w:lvl>
    <w:lvl w:ilvl="2" w:tplc="E172549C">
      <w:start w:val="1"/>
      <w:numFmt w:val="bullet"/>
      <w:lvlText w:val=""/>
      <w:lvlJc w:val="left"/>
      <w:pPr>
        <w:ind w:left="2160" w:hanging="360"/>
      </w:pPr>
      <w:rPr>
        <w:rFonts w:ascii="Wingdings" w:hAnsi="Wingdings" w:hint="default"/>
      </w:rPr>
    </w:lvl>
    <w:lvl w:ilvl="3" w:tplc="7CE29056">
      <w:start w:val="1"/>
      <w:numFmt w:val="bullet"/>
      <w:lvlText w:val=""/>
      <w:lvlJc w:val="left"/>
      <w:pPr>
        <w:ind w:left="2880" w:hanging="360"/>
      </w:pPr>
      <w:rPr>
        <w:rFonts w:ascii="Symbol" w:hAnsi="Symbol" w:hint="default"/>
      </w:rPr>
    </w:lvl>
    <w:lvl w:ilvl="4" w:tplc="A6082352">
      <w:start w:val="1"/>
      <w:numFmt w:val="bullet"/>
      <w:lvlText w:val="o"/>
      <w:lvlJc w:val="left"/>
      <w:pPr>
        <w:ind w:left="3600" w:hanging="360"/>
      </w:pPr>
      <w:rPr>
        <w:rFonts w:ascii="Courier New" w:hAnsi="Courier New" w:hint="default"/>
      </w:rPr>
    </w:lvl>
    <w:lvl w:ilvl="5" w:tplc="41FEF98A">
      <w:start w:val="1"/>
      <w:numFmt w:val="bullet"/>
      <w:lvlText w:val=""/>
      <w:lvlJc w:val="left"/>
      <w:pPr>
        <w:ind w:left="4320" w:hanging="360"/>
      </w:pPr>
      <w:rPr>
        <w:rFonts w:ascii="Wingdings" w:hAnsi="Wingdings" w:hint="default"/>
      </w:rPr>
    </w:lvl>
    <w:lvl w:ilvl="6" w:tplc="DD8C08DA">
      <w:start w:val="1"/>
      <w:numFmt w:val="bullet"/>
      <w:lvlText w:val=""/>
      <w:lvlJc w:val="left"/>
      <w:pPr>
        <w:ind w:left="5040" w:hanging="360"/>
      </w:pPr>
      <w:rPr>
        <w:rFonts w:ascii="Symbol" w:hAnsi="Symbol" w:hint="default"/>
      </w:rPr>
    </w:lvl>
    <w:lvl w:ilvl="7" w:tplc="119046AC">
      <w:start w:val="1"/>
      <w:numFmt w:val="bullet"/>
      <w:lvlText w:val="o"/>
      <w:lvlJc w:val="left"/>
      <w:pPr>
        <w:ind w:left="5760" w:hanging="360"/>
      </w:pPr>
      <w:rPr>
        <w:rFonts w:ascii="Courier New" w:hAnsi="Courier New" w:hint="default"/>
      </w:rPr>
    </w:lvl>
    <w:lvl w:ilvl="8" w:tplc="8736C1EC">
      <w:start w:val="1"/>
      <w:numFmt w:val="bullet"/>
      <w:lvlText w:val=""/>
      <w:lvlJc w:val="left"/>
      <w:pPr>
        <w:ind w:left="6480" w:hanging="360"/>
      </w:pPr>
      <w:rPr>
        <w:rFonts w:ascii="Wingdings" w:hAnsi="Wingdings" w:hint="default"/>
      </w:rPr>
    </w:lvl>
  </w:abstractNum>
  <w:abstractNum w:abstractNumId="29" w15:restartNumberingAfterBreak="0">
    <w:nsid w:val="56B360DA"/>
    <w:multiLevelType w:val="hybridMultilevel"/>
    <w:tmpl w:val="7A7C479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58BE2BBD"/>
    <w:multiLevelType w:val="hybridMultilevel"/>
    <w:tmpl w:val="BD145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58D41734"/>
    <w:multiLevelType w:val="hybridMultilevel"/>
    <w:tmpl w:val="57B2D1D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5D6C52CA"/>
    <w:multiLevelType w:val="hybridMultilevel"/>
    <w:tmpl w:val="9BA45CF2"/>
    <w:lvl w:ilvl="0" w:tplc="E7FA28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F686367"/>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60317BED"/>
    <w:multiLevelType w:val="hybridMultilevel"/>
    <w:tmpl w:val="48CAD7BC"/>
    <w:lvl w:ilvl="0" w:tplc="E7FA28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621A47F4"/>
    <w:multiLevelType w:val="hybridMultilevel"/>
    <w:tmpl w:val="1FB02B68"/>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DA353C7"/>
    <w:multiLevelType w:val="hybridMultilevel"/>
    <w:tmpl w:val="9014CA8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6FD80291"/>
    <w:multiLevelType w:val="hybridMultilevel"/>
    <w:tmpl w:val="5388F3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700E1354"/>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9" w15:restartNumberingAfterBreak="0">
    <w:nsid w:val="7034438A"/>
    <w:multiLevelType w:val="hybridMultilevel"/>
    <w:tmpl w:val="A2204ED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0" w15:restartNumberingAfterBreak="0">
    <w:nsid w:val="703B6331"/>
    <w:multiLevelType w:val="hybridMultilevel"/>
    <w:tmpl w:val="1FC89B20"/>
    <w:lvl w:ilvl="0" w:tplc="9F608C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70744F92"/>
    <w:multiLevelType w:val="hybridMultilevel"/>
    <w:tmpl w:val="1990F4A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2" w15:restartNumberingAfterBreak="0">
    <w:nsid w:val="70AB1C62"/>
    <w:multiLevelType w:val="hybridMultilevel"/>
    <w:tmpl w:val="B84EFBDA"/>
    <w:lvl w:ilvl="0" w:tplc="08090017">
      <w:start w:val="1"/>
      <w:numFmt w:val="lowerLetter"/>
      <w:lvlText w:val="%1)"/>
      <w:lvlJc w:val="left"/>
      <w:pPr>
        <w:ind w:left="720" w:hanging="360"/>
      </w:pPr>
    </w:lvl>
    <w:lvl w:ilvl="1" w:tplc="08090013">
      <w:start w:val="1"/>
      <w:numFmt w:val="upp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3" w15:restartNumberingAfterBreak="0">
    <w:nsid w:val="70CB7274"/>
    <w:multiLevelType w:val="hybridMultilevel"/>
    <w:tmpl w:val="BD14558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491268E"/>
    <w:multiLevelType w:val="hybridMultilevel"/>
    <w:tmpl w:val="1E948C58"/>
    <w:lvl w:ilvl="0" w:tplc="F000C7E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5" w15:restartNumberingAfterBreak="0">
    <w:nsid w:val="77F96430"/>
    <w:multiLevelType w:val="hybridMultilevel"/>
    <w:tmpl w:val="AC62C020"/>
    <w:lvl w:ilvl="0" w:tplc="FFFFFFFF">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8E95C30"/>
    <w:multiLevelType w:val="hybridMultilevel"/>
    <w:tmpl w:val="BCD4A2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7" w15:restartNumberingAfterBreak="0">
    <w:nsid w:val="7C257B13"/>
    <w:multiLevelType w:val="hybridMultilevel"/>
    <w:tmpl w:val="9A52B8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C326A2B"/>
    <w:multiLevelType w:val="hybridMultilevel"/>
    <w:tmpl w:val="BCD4A29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DF61D79"/>
    <w:multiLevelType w:val="hybridMultilevel"/>
    <w:tmpl w:val="0DFE0914"/>
    <w:lvl w:ilvl="0" w:tplc="AC22105C">
      <w:start w:val="1"/>
      <w:numFmt w:val="upperRoman"/>
      <w:lvlText w:val="%1."/>
      <w:lvlJc w:val="left"/>
      <w:pPr>
        <w:ind w:left="108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0" w15:restartNumberingAfterBreak="0">
    <w:nsid w:val="7E7051C8"/>
    <w:multiLevelType w:val="hybridMultilevel"/>
    <w:tmpl w:val="0DBC418A"/>
    <w:lvl w:ilvl="0" w:tplc="08090019">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1" w15:restartNumberingAfterBreak="0">
    <w:nsid w:val="7EC17D02"/>
    <w:multiLevelType w:val="hybridMultilevel"/>
    <w:tmpl w:val="0B506B3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49257373">
    <w:abstractNumId w:val="12"/>
  </w:num>
  <w:num w:numId="2" w16cid:durableId="490340620">
    <w:abstractNumId w:val="28"/>
  </w:num>
  <w:num w:numId="3" w16cid:durableId="557056065">
    <w:abstractNumId w:val="7"/>
  </w:num>
  <w:num w:numId="4" w16cid:durableId="1075396486">
    <w:abstractNumId w:val="49"/>
  </w:num>
  <w:num w:numId="5" w16cid:durableId="684670458">
    <w:abstractNumId w:val="34"/>
  </w:num>
  <w:num w:numId="6" w16cid:durableId="1893226775">
    <w:abstractNumId w:val="35"/>
  </w:num>
  <w:num w:numId="7" w16cid:durableId="1485196253">
    <w:abstractNumId w:val="27"/>
  </w:num>
  <w:num w:numId="8" w16cid:durableId="1179077316">
    <w:abstractNumId w:val="11"/>
  </w:num>
  <w:num w:numId="9" w16cid:durableId="1905488503">
    <w:abstractNumId w:val="16"/>
  </w:num>
  <w:num w:numId="10" w16cid:durableId="1136071057">
    <w:abstractNumId w:val="15"/>
  </w:num>
  <w:num w:numId="11" w16cid:durableId="1109278272">
    <w:abstractNumId w:val="2"/>
  </w:num>
  <w:num w:numId="12" w16cid:durableId="2079941323">
    <w:abstractNumId w:val="40"/>
  </w:num>
  <w:num w:numId="13" w16cid:durableId="832142906">
    <w:abstractNumId w:val="1"/>
  </w:num>
  <w:num w:numId="14" w16cid:durableId="266235808">
    <w:abstractNumId w:val="32"/>
  </w:num>
  <w:num w:numId="15" w16cid:durableId="129902522">
    <w:abstractNumId w:val="51"/>
  </w:num>
  <w:num w:numId="16" w16cid:durableId="1462917404">
    <w:abstractNumId w:val="50"/>
  </w:num>
  <w:num w:numId="17" w16cid:durableId="2026204596">
    <w:abstractNumId w:val="19"/>
  </w:num>
  <w:num w:numId="18" w16cid:durableId="868297201">
    <w:abstractNumId w:val="45"/>
  </w:num>
  <w:num w:numId="19" w16cid:durableId="1000885086">
    <w:abstractNumId w:val="42"/>
  </w:num>
  <w:num w:numId="20" w16cid:durableId="1096367371">
    <w:abstractNumId w:val="8"/>
  </w:num>
  <w:num w:numId="21" w16cid:durableId="848174415">
    <w:abstractNumId w:val="20"/>
  </w:num>
  <w:num w:numId="22" w16cid:durableId="674499603">
    <w:abstractNumId w:val="3"/>
  </w:num>
  <w:num w:numId="23" w16cid:durableId="510678967">
    <w:abstractNumId w:val="24"/>
  </w:num>
  <w:num w:numId="24" w16cid:durableId="2033065335">
    <w:abstractNumId w:val="33"/>
  </w:num>
  <w:num w:numId="25" w16cid:durableId="655306212">
    <w:abstractNumId w:val="23"/>
  </w:num>
  <w:num w:numId="26" w16cid:durableId="943461239">
    <w:abstractNumId w:val="25"/>
  </w:num>
  <w:num w:numId="27" w16cid:durableId="929317049">
    <w:abstractNumId w:val="0"/>
  </w:num>
  <w:num w:numId="28" w16cid:durableId="592511296">
    <w:abstractNumId w:val="44"/>
  </w:num>
  <w:num w:numId="29" w16cid:durableId="1620139780">
    <w:abstractNumId w:val="41"/>
  </w:num>
  <w:num w:numId="30" w16cid:durableId="504632417">
    <w:abstractNumId w:val="10"/>
  </w:num>
  <w:num w:numId="31" w16cid:durableId="801775682">
    <w:abstractNumId w:val="17"/>
  </w:num>
  <w:num w:numId="32" w16cid:durableId="2073700536">
    <w:abstractNumId w:val="31"/>
  </w:num>
  <w:num w:numId="33" w16cid:durableId="911544585">
    <w:abstractNumId w:val="48"/>
  </w:num>
  <w:num w:numId="34" w16cid:durableId="1664746992">
    <w:abstractNumId w:val="39"/>
  </w:num>
  <w:num w:numId="35" w16cid:durableId="363677074">
    <w:abstractNumId w:val="5"/>
  </w:num>
  <w:num w:numId="36" w16cid:durableId="1181043604">
    <w:abstractNumId w:val="36"/>
  </w:num>
  <w:num w:numId="37" w16cid:durableId="666202609">
    <w:abstractNumId w:val="18"/>
  </w:num>
  <w:num w:numId="38" w16cid:durableId="2142459743">
    <w:abstractNumId w:val="29"/>
  </w:num>
  <w:num w:numId="39" w16cid:durableId="531961420">
    <w:abstractNumId w:val="47"/>
  </w:num>
  <w:num w:numId="40" w16cid:durableId="693000246">
    <w:abstractNumId w:val="26"/>
  </w:num>
  <w:num w:numId="41" w16cid:durableId="1538545349">
    <w:abstractNumId w:val="6"/>
  </w:num>
  <w:num w:numId="42" w16cid:durableId="1483689971">
    <w:abstractNumId w:val="4"/>
  </w:num>
  <w:num w:numId="43" w16cid:durableId="268702631">
    <w:abstractNumId w:val="43"/>
  </w:num>
  <w:num w:numId="44" w16cid:durableId="430441019">
    <w:abstractNumId w:val="22"/>
  </w:num>
  <w:num w:numId="45" w16cid:durableId="1357775481">
    <w:abstractNumId w:val="46"/>
  </w:num>
  <w:num w:numId="46" w16cid:durableId="1368408117">
    <w:abstractNumId w:val="30"/>
  </w:num>
  <w:num w:numId="47" w16cid:durableId="2029403555">
    <w:abstractNumId w:val="38"/>
  </w:num>
  <w:num w:numId="48" w16cid:durableId="730469900">
    <w:abstractNumId w:val="9"/>
  </w:num>
  <w:num w:numId="49" w16cid:durableId="1415277199">
    <w:abstractNumId w:val="14"/>
  </w:num>
  <w:num w:numId="50" w16cid:durableId="1038623527">
    <w:abstractNumId w:val="21"/>
  </w:num>
  <w:num w:numId="51" w16cid:durableId="1028145522">
    <w:abstractNumId w:val="37"/>
  </w:num>
  <w:num w:numId="52" w16cid:durableId="1879272094">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112650"/>
    <w:rsid w:val="00002F4E"/>
    <w:rsid w:val="000043A6"/>
    <w:rsid w:val="00012DD7"/>
    <w:rsid w:val="000139DA"/>
    <w:rsid w:val="00015974"/>
    <w:rsid w:val="00016FFB"/>
    <w:rsid w:val="00021374"/>
    <w:rsid w:val="00022B40"/>
    <w:rsid w:val="00023426"/>
    <w:rsid w:val="000235E8"/>
    <w:rsid w:val="00023CA5"/>
    <w:rsid w:val="000246CE"/>
    <w:rsid w:val="000263B2"/>
    <w:rsid w:val="000272DF"/>
    <w:rsid w:val="00027AE8"/>
    <w:rsid w:val="00030A8B"/>
    <w:rsid w:val="000311C3"/>
    <w:rsid w:val="00031E63"/>
    <w:rsid w:val="00032893"/>
    <w:rsid w:val="00034384"/>
    <w:rsid w:val="000352A4"/>
    <w:rsid w:val="00035F7F"/>
    <w:rsid w:val="00036671"/>
    <w:rsid w:val="000401FA"/>
    <w:rsid w:val="0004062D"/>
    <w:rsid w:val="000409BF"/>
    <w:rsid w:val="00042BBA"/>
    <w:rsid w:val="000433D0"/>
    <w:rsid w:val="00043FCF"/>
    <w:rsid w:val="00045281"/>
    <w:rsid w:val="0004618A"/>
    <w:rsid w:val="00046D35"/>
    <w:rsid w:val="000471CD"/>
    <w:rsid w:val="00052F9C"/>
    <w:rsid w:val="00055608"/>
    <w:rsid w:val="000578CE"/>
    <w:rsid w:val="000714C3"/>
    <w:rsid w:val="00071BEB"/>
    <w:rsid w:val="00072174"/>
    <w:rsid w:val="0007348A"/>
    <w:rsid w:val="000735EA"/>
    <w:rsid w:val="00074636"/>
    <w:rsid w:val="00075329"/>
    <w:rsid w:val="0007588E"/>
    <w:rsid w:val="00082C96"/>
    <w:rsid w:val="00082F46"/>
    <w:rsid w:val="000859C6"/>
    <w:rsid w:val="00086655"/>
    <w:rsid w:val="00086F5E"/>
    <w:rsid w:val="0009184E"/>
    <w:rsid w:val="000919F7"/>
    <w:rsid w:val="00091E9D"/>
    <w:rsid w:val="00092658"/>
    <w:rsid w:val="00095129"/>
    <w:rsid w:val="0009621F"/>
    <w:rsid w:val="000A0981"/>
    <w:rsid w:val="000A1B10"/>
    <w:rsid w:val="000A2917"/>
    <w:rsid w:val="000A3EB0"/>
    <w:rsid w:val="000A5402"/>
    <w:rsid w:val="000A5E90"/>
    <w:rsid w:val="000A6891"/>
    <w:rsid w:val="000A71DC"/>
    <w:rsid w:val="000A7C21"/>
    <w:rsid w:val="000B07D9"/>
    <w:rsid w:val="000B3A71"/>
    <w:rsid w:val="000B55E3"/>
    <w:rsid w:val="000B63A8"/>
    <w:rsid w:val="000B72DF"/>
    <w:rsid w:val="000B7BB3"/>
    <w:rsid w:val="000C11C1"/>
    <w:rsid w:val="000C1D56"/>
    <w:rsid w:val="000C4D3C"/>
    <w:rsid w:val="000C713E"/>
    <w:rsid w:val="000D027B"/>
    <w:rsid w:val="000D2B88"/>
    <w:rsid w:val="000D496B"/>
    <w:rsid w:val="000D56F0"/>
    <w:rsid w:val="000D7056"/>
    <w:rsid w:val="000D79DF"/>
    <w:rsid w:val="000E0050"/>
    <w:rsid w:val="000E2237"/>
    <w:rsid w:val="000E45EB"/>
    <w:rsid w:val="000E4667"/>
    <w:rsid w:val="000E49AC"/>
    <w:rsid w:val="000E6A84"/>
    <w:rsid w:val="000E6B30"/>
    <w:rsid w:val="000F159E"/>
    <w:rsid w:val="000F2BE1"/>
    <w:rsid w:val="00100BD1"/>
    <w:rsid w:val="0010107C"/>
    <w:rsid w:val="0010151E"/>
    <w:rsid w:val="00102011"/>
    <w:rsid w:val="001024D6"/>
    <w:rsid w:val="00103578"/>
    <w:rsid w:val="00104681"/>
    <w:rsid w:val="00106D60"/>
    <w:rsid w:val="00110339"/>
    <w:rsid w:val="001116D5"/>
    <w:rsid w:val="00112650"/>
    <w:rsid w:val="00113354"/>
    <w:rsid w:val="00114783"/>
    <w:rsid w:val="00114FF3"/>
    <w:rsid w:val="0011519A"/>
    <w:rsid w:val="00116CA5"/>
    <w:rsid w:val="00116EE9"/>
    <w:rsid w:val="00117F3A"/>
    <w:rsid w:val="00120CD2"/>
    <w:rsid w:val="0012217A"/>
    <w:rsid w:val="0012275F"/>
    <w:rsid w:val="00122834"/>
    <w:rsid w:val="00123A5D"/>
    <w:rsid w:val="00123AE1"/>
    <w:rsid w:val="00125AFC"/>
    <w:rsid w:val="001305A0"/>
    <w:rsid w:val="001326B4"/>
    <w:rsid w:val="00132D16"/>
    <w:rsid w:val="00135C3C"/>
    <w:rsid w:val="00136F54"/>
    <w:rsid w:val="001378CB"/>
    <w:rsid w:val="0013FCBA"/>
    <w:rsid w:val="001406C3"/>
    <w:rsid w:val="00140A4D"/>
    <w:rsid w:val="001412CD"/>
    <w:rsid w:val="001417EA"/>
    <w:rsid w:val="00143BB2"/>
    <w:rsid w:val="00146EC6"/>
    <w:rsid w:val="00147CC6"/>
    <w:rsid w:val="001502EF"/>
    <w:rsid w:val="001509DB"/>
    <w:rsid w:val="0015177F"/>
    <w:rsid w:val="001533EB"/>
    <w:rsid w:val="00153527"/>
    <w:rsid w:val="00154E38"/>
    <w:rsid w:val="0015524C"/>
    <w:rsid w:val="00155837"/>
    <w:rsid w:val="001565A5"/>
    <w:rsid w:val="00156789"/>
    <w:rsid w:val="00156E0F"/>
    <w:rsid w:val="001575A9"/>
    <w:rsid w:val="00157D68"/>
    <w:rsid w:val="00162CA4"/>
    <w:rsid w:val="00165379"/>
    <w:rsid w:val="00165540"/>
    <w:rsid w:val="00165999"/>
    <w:rsid w:val="00167A8B"/>
    <w:rsid w:val="001707DA"/>
    <w:rsid w:val="00170C0B"/>
    <w:rsid w:val="0017359F"/>
    <w:rsid w:val="001742C6"/>
    <w:rsid w:val="0017683F"/>
    <w:rsid w:val="0017770D"/>
    <w:rsid w:val="00183DC9"/>
    <w:rsid w:val="00186E2F"/>
    <w:rsid w:val="00190E41"/>
    <w:rsid w:val="001927B6"/>
    <w:rsid w:val="00194050"/>
    <w:rsid w:val="00195706"/>
    <w:rsid w:val="00196492"/>
    <w:rsid w:val="001968BE"/>
    <w:rsid w:val="00196AB1"/>
    <w:rsid w:val="00197B92"/>
    <w:rsid w:val="001A03FA"/>
    <w:rsid w:val="001A25B2"/>
    <w:rsid w:val="001A3687"/>
    <w:rsid w:val="001A374E"/>
    <w:rsid w:val="001A43CC"/>
    <w:rsid w:val="001B06B7"/>
    <w:rsid w:val="001B1BA4"/>
    <w:rsid w:val="001B1BB2"/>
    <w:rsid w:val="001B25AD"/>
    <w:rsid w:val="001B475E"/>
    <w:rsid w:val="001B67F5"/>
    <w:rsid w:val="001B6D74"/>
    <w:rsid w:val="001C1082"/>
    <w:rsid w:val="001C3539"/>
    <w:rsid w:val="001C4698"/>
    <w:rsid w:val="001C4F79"/>
    <w:rsid w:val="001C50AC"/>
    <w:rsid w:val="001C538B"/>
    <w:rsid w:val="001C5621"/>
    <w:rsid w:val="001C58E1"/>
    <w:rsid w:val="001C691C"/>
    <w:rsid w:val="001D2722"/>
    <w:rsid w:val="001D3FEF"/>
    <w:rsid w:val="001D5DB0"/>
    <w:rsid w:val="001D713B"/>
    <w:rsid w:val="001D7FC7"/>
    <w:rsid w:val="001E0826"/>
    <w:rsid w:val="001E1464"/>
    <w:rsid w:val="001E2002"/>
    <w:rsid w:val="001E2849"/>
    <w:rsid w:val="001E29F7"/>
    <w:rsid w:val="001E3C7B"/>
    <w:rsid w:val="001E3C94"/>
    <w:rsid w:val="001F10BA"/>
    <w:rsid w:val="001F25F4"/>
    <w:rsid w:val="001F360C"/>
    <w:rsid w:val="001F375D"/>
    <w:rsid w:val="001F4162"/>
    <w:rsid w:val="001F4B6B"/>
    <w:rsid w:val="001F52B0"/>
    <w:rsid w:val="001F6AA2"/>
    <w:rsid w:val="002007E9"/>
    <w:rsid w:val="002017DE"/>
    <w:rsid w:val="00202DD1"/>
    <w:rsid w:val="002037E7"/>
    <w:rsid w:val="002069D7"/>
    <w:rsid w:val="00210521"/>
    <w:rsid w:val="00211716"/>
    <w:rsid w:val="00211BA5"/>
    <w:rsid w:val="00214706"/>
    <w:rsid w:val="0021474D"/>
    <w:rsid w:val="0022045E"/>
    <w:rsid w:val="00221FE4"/>
    <w:rsid w:val="00222397"/>
    <w:rsid w:val="00222C9B"/>
    <w:rsid w:val="00222F4A"/>
    <w:rsid w:val="00223BB4"/>
    <w:rsid w:val="00224DDF"/>
    <w:rsid w:val="0022544B"/>
    <w:rsid w:val="00226373"/>
    <w:rsid w:val="0022786B"/>
    <w:rsid w:val="00227F30"/>
    <w:rsid w:val="00227FC5"/>
    <w:rsid w:val="00231441"/>
    <w:rsid w:val="00234BA8"/>
    <w:rsid w:val="002362AF"/>
    <w:rsid w:val="0023648B"/>
    <w:rsid w:val="00240F69"/>
    <w:rsid w:val="00241758"/>
    <w:rsid w:val="0024195B"/>
    <w:rsid w:val="00243599"/>
    <w:rsid w:val="0024732C"/>
    <w:rsid w:val="00250009"/>
    <w:rsid w:val="002503DD"/>
    <w:rsid w:val="002505C3"/>
    <w:rsid w:val="00250FFD"/>
    <w:rsid w:val="00252C64"/>
    <w:rsid w:val="002533B4"/>
    <w:rsid w:val="00253AD2"/>
    <w:rsid w:val="00255D6D"/>
    <w:rsid w:val="0026019D"/>
    <w:rsid w:val="00260889"/>
    <w:rsid w:val="00260F38"/>
    <w:rsid w:val="00262846"/>
    <w:rsid w:val="00265F5C"/>
    <w:rsid w:val="00270D2E"/>
    <w:rsid w:val="002712FF"/>
    <w:rsid w:val="00274894"/>
    <w:rsid w:val="00274A69"/>
    <w:rsid w:val="0027539B"/>
    <w:rsid w:val="00275BAB"/>
    <w:rsid w:val="00275FA1"/>
    <w:rsid w:val="002773E9"/>
    <w:rsid w:val="002779A4"/>
    <w:rsid w:val="00280470"/>
    <w:rsid w:val="002806D8"/>
    <w:rsid w:val="002842BA"/>
    <w:rsid w:val="002850FE"/>
    <w:rsid w:val="0028595D"/>
    <w:rsid w:val="00285E9C"/>
    <w:rsid w:val="00285F34"/>
    <w:rsid w:val="0029092F"/>
    <w:rsid w:val="00292333"/>
    <w:rsid w:val="0029336D"/>
    <w:rsid w:val="002A00D0"/>
    <w:rsid w:val="002A02BB"/>
    <w:rsid w:val="002A0D6D"/>
    <w:rsid w:val="002A2CA5"/>
    <w:rsid w:val="002A3664"/>
    <w:rsid w:val="002A502E"/>
    <w:rsid w:val="002A580B"/>
    <w:rsid w:val="002B316F"/>
    <w:rsid w:val="002B3178"/>
    <w:rsid w:val="002B3B7C"/>
    <w:rsid w:val="002B3D85"/>
    <w:rsid w:val="002B4A3F"/>
    <w:rsid w:val="002B585E"/>
    <w:rsid w:val="002B6593"/>
    <w:rsid w:val="002B6736"/>
    <w:rsid w:val="002B77F8"/>
    <w:rsid w:val="002C1FB2"/>
    <w:rsid w:val="002C262F"/>
    <w:rsid w:val="002C45D0"/>
    <w:rsid w:val="002C544A"/>
    <w:rsid w:val="002C592C"/>
    <w:rsid w:val="002C7181"/>
    <w:rsid w:val="002D1256"/>
    <w:rsid w:val="002D1B22"/>
    <w:rsid w:val="002D2876"/>
    <w:rsid w:val="002D29A4"/>
    <w:rsid w:val="002D2DA9"/>
    <w:rsid w:val="002D4325"/>
    <w:rsid w:val="002D478D"/>
    <w:rsid w:val="002D5E81"/>
    <w:rsid w:val="002D609D"/>
    <w:rsid w:val="002D6501"/>
    <w:rsid w:val="002D6F46"/>
    <w:rsid w:val="002E2602"/>
    <w:rsid w:val="002E2AAE"/>
    <w:rsid w:val="002E39CB"/>
    <w:rsid w:val="002E5B1A"/>
    <w:rsid w:val="002E60AA"/>
    <w:rsid w:val="002E6149"/>
    <w:rsid w:val="002F0FFE"/>
    <w:rsid w:val="002F22C8"/>
    <w:rsid w:val="002F2374"/>
    <w:rsid w:val="002F253F"/>
    <w:rsid w:val="002F2A45"/>
    <w:rsid w:val="002F34AE"/>
    <w:rsid w:val="002F44CC"/>
    <w:rsid w:val="00301430"/>
    <w:rsid w:val="00302D73"/>
    <w:rsid w:val="00302E2A"/>
    <w:rsid w:val="0030314B"/>
    <w:rsid w:val="003044E3"/>
    <w:rsid w:val="003048AC"/>
    <w:rsid w:val="00304AC0"/>
    <w:rsid w:val="00304B53"/>
    <w:rsid w:val="0030626D"/>
    <w:rsid w:val="00306A27"/>
    <w:rsid w:val="00306ABC"/>
    <w:rsid w:val="003074B1"/>
    <w:rsid w:val="00310C7D"/>
    <w:rsid w:val="00313228"/>
    <w:rsid w:val="00316DA6"/>
    <w:rsid w:val="00316EB1"/>
    <w:rsid w:val="0031791E"/>
    <w:rsid w:val="00317FB6"/>
    <w:rsid w:val="00320C92"/>
    <w:rsid w:val="0032157C"/>
    <w:rsid w:val="00322BA8"/>
    <w:rsid w:val="00323D38"/>
    <w:rsid w:val="00323D83"/>
    <w:rsid w:val="00324574"/>
    <w:rsid w:val="00324D5C"/>
    <w:rsid w:val="003259F2"/>
    <w:rsid w:val="0032655C"/>
    <w:rsid w:val="00326A33"/>
    <w:rsid w:val="00327204"/>
    <w:rsid w:val="003304C7"/>
    <w:rsid w:val="00333D10"/>
    <w:rsid w:val="003351D4"/>
    <w:rsid w:val="00335911"/>
    <w:rsid w:val="00337CC0"/>
    <w:rsid w:val="00337F93"/>
    <w:rsid w:val="00340E2A"/>
    <w:rsid w:val="00342BE9"/>
    <w:rsid w:val="00343395"/>
    <w:rsid w:val="00345DC7"/>
    <w:rsid w:val="00346699"/>
    <w:rsid w:val="003466C9"/>
    <w:rsid w:val="003466F0"/>
    <w:rsid w:val="0035115D"/>
    <w:rsid w:val="003567A7"/>
    <w:rsid w:val="00356E13"/>
    <w:rsid w:val="003576BE"/>
    <w:rsid w:val="003607B2"/>
    <w:rsid w:val="00360AE4"/>
    <w:rsid w:val="00360B56"/>
    <w:rsid w:val="00360E57"/>
    <w:rsid w:val="0036440C"/>
    <w:rsid w:val="003659BC"/>
    <w:rsid w:val="003704BE"/>
    <w:rsid w:val="003733F2"/>
    <w:rsid w:val="00375A96"/>
    <w:rsid w:val="00375DE9"/>
    <w:rsid w:val="00377F0D"/>
    <w:rsid w:val="003812A7"/>
    <w:rsid w:val="00381B89"/>
    <w:rsid w:val="00381C76"/>
    <w:rsid w:val="00381EBF"/>
    <w:rsid w:val="00382764"/>
    <w:rsid w:val="00382778"/>
    <w:rsid w:val="00383055"/>
    <w:rsid w:val="003845B6"/>
    <w:rsid w:val="00384D38"/>
    <w:rsid w:val="003855FE"/>
    <w:rsid w:val="00386FF3"/>
    <w:rsid w:val="00387010"/>
    <w:rsid w:val="0038721F"/>
    <w:rsid w:val="003901FE"/>
    <w:rsid w:val="00392D10"/>
    <w:rsid w:val="003939C6"/>
    <w:rsid w:val="0039563F"/>
    <w:rsid w:val="00395F52"/>
    <w:rsid w:val="003A2539"/>
    <w:rsid w:val="003A695D"/>
    <w:rsid w:val="003A7FDB"/>
    <w:rsid w:val="003B02EB"/>
    <w:rsid w:val="003B1B7C"/>
    <w:rsid w:val="003B25D5"/>
    <w:rsid w:val="003B6407"/>
    <w:rsid w:val="003B656B"/>
    <w:rsid w:val="003B758F"/>
    <w:rsid w:val="003C0D09"/>
    <w:rsid w:val="003C18E1"/>
    <w:rsid w:val="003C235B"/>
    <w:rsid w:val="003C2DD8"/>
    <w:rsid w:val="003C4822"/>
    <w:rsid w:val="003D34B3"/>
    <w:rsid w:val="003D3D60"/>
    <w:rsid w:val="003D42CA"/>
    <w:rsid w:val="003D6CF8"/>
    <w:rsid w:val="003E3428"/>
    <w:rsid w:val="003E4620"/>
    <w:rsid w:val="003E5F62"/>
    <w:rsid w:val="003F0989"/>
    <w:rsid w:val="003F1F77"/>
    <w:rsid w:val="003F39C9"/>
    <w:rsid w:val="003F3BCC"/>
    <w:rsid w:val="003F54A0"/>
    <w:rsid w:val="003F71A1"/>
    <w:rsid w:val="003F7537"/>
    <w:rsid w:val="004005C8"/>
    <w:rsid w:val="00401442"/>
    <w:rsid w:val="004020FE"/>
    <w:rsid w:val="0040217A"/>
    <w:rsid w:val="00402388"/>
    <w:rsid w:val="00403160"/>
    <w:rsid w:val="0040497C"/>
    <w:rsid w:val="00405138"/>
    <w:rsid w:val="0040568E"/>
    <w:rsid w:val="00406577"/>
    <w:rsid w:val="00406EA5"/>
    <w:rsid w:val="00407D27"/>
    <w:rsid w:val="00411999"/>
    <w:rsid w:val="0041300D"/>
    <w:rsid w:val="00416644"/>
    <w:rsid w:val="00417430"/>
    <w:rsid w:val="004202C3"/>
    <w:rsid w:val="0042078E"/>
    <w:rsid w:val="004210D0"/>
    <w:rsid w:val="00422C42"/>
    <w:rsid w:val="004263FF"/>
    <w:rsid w:val="00426EEE"/>
    <w:rsid w:val="004316B9"/>
    <w:rsid w:val="0043229B"/>
    <w:rsid w:val="00432FD3"/>
    <w:rsid w:val="00433BAA"/>
    <w:rsid w:val="0043564B"/>
    <w:rsid w:val="00435BCB"/>
    <w:rsid w:val="00436E56"/>
    <w:rsid w:val="0043707E"/>
    <w:rsid w:val="00437FC6"/>
    <w:rsid w:val="00440AF6"/>
    <w:rsid w:val="0044338D"/>
    <w:rsid w:val="00443A0E"/>
    <w:rsid w:val="00443F29"/>
    <w:rsid w:val="00444988"/>
    <w:rsid w:val="00445D81"/>
    <w:rsid w:val="0044624E"/>
    <w:rsid w:val="004468B8"/>
    <w:rsid w:val="00447F58"/>
    <w:rsid w:val="004501D0"/>
    <w:rsid w:val="00451DE9"/>
    <w:rsid w:val="00452FCC"/>
    <w:rsid w:val="0045369A"/>
    <w:rsid w:val="004555AA"/>
    <w:rsid w:val="00455CCE"/>
    <w:rsid w:val="00457668"/>
    <w:rsid w:val="00460F82"/>
    <w:rsid w:val="00461CF8"/>
    <w:rsid w:val="0046208A"/>
    <w:rsid w:val="0046306D"/>
    <w:rsid w:val="0046535F"/>
    <w:rsid w:val="00465378"/>
    <w:rsid w:val="004664E2"/>
    <w:rsid w:val="00470451"/>
    <w:rsid w:val="004721B4"/>
    <w:rsid w:val="00474EAD"/>
    <w:rsid w:val="004800AE"/>
    <w:rsid w:val="00482B25"/>
    <w:rsid w:val="00482D34"/>
    <w:rsid w:val="004845D1"/>
    <w:rsid w:val="00485AC3"/>
    <w:rsid w:val="0048640B"/>
    <w:rsid w:val="00486EFB"/>
    <w:rsid w:val="00490053"/>
    <w:rsid w:val="004904E8"/>
    <w:rsid w:val="00492836"/>
    <w:rsid w:val="00493BA0"/>
    <w:rsid w:val="00495264"/>
    <w:rsid w:val="0049678B"/>
    <w:rsid w:val="00496ACF"/>
    <w:rsid w:val="004979E4"/>
    <w:rsid w:val="004A0F2F"/>
    <w:rsid w:val="004A1981"/>
    <w:rsid w:val="004A2C1D"/>
    <w:rsid w:val="004A373C"/>
    <w:rsid w:val="004A3BC3"/>
    <w:rsid w:val="004A6125"/>
    <w:rsid w:val="004B0F31"/>
    <w:rsid w:val="004B1527"/>
    <w:rsid w:val="004B28B0"/>
    <w:rsid w:val="004B2C42"/>
    <w:rsid w:val="004B2CAC"/>
    <w:rsid w:val="004B340E"/>
    <w:rsid w:val="004B4BA5"/>
    <w:rsid w:val="004B528F"/>
    <w:rsid w:val="004B64AE"/>
    <w:rsid w:val="004B69EB"/>
    <w:rsid w:val="004C204E"/>
    <w:rsid w:val="004C3445"/>
    <w:rsid w:val="004C4C4A"/>
    <w:rsid w:val="004D1BF8"/>
    <w:rsid w:val="004D2CED"/>
    <w:rsid w:val="004D4981"/>
    <w:rsid w:val="004D57D2"/>
    <w:rsid w:val="004D5DA3"/>
    <w:rsid w:val="004D5DF9"/>
    <w:rsid w:val="004D6B07"/>
    <w:rsid w:val="004E1B74"/>
    <w:rsid w:val="004E1C49"/>
    <w:rsid w:val="004E2583"/>
    <w:rsid w:val="004E27C0"/>
    <w:rsid w:val="004E3374"/>
    <w:rsid w:val="004E3394"/>
    <w:rsid w:val="004E50FB"/>
    <w:rsid w:val="004F3538"/>
    <w:rsid w:val="005033A2"/>
    <w:rsid w:val="00503CC8"/>
    <w:rsid w:val="00505C10"/>
    <w:rsid w:val="00506D65"/>
    <w:rsid w:val="005104C4"/>
    <w:rsid w:val="00511630"/>
    <w:rsid w:val="00511CA7"/>
    <w:rsid w:val="00513138"/>
    <w:rsid w:val="0051455D"/>
    <w:rsid w:val="00515877"/>
    <w:rsid w:val="00516501"/>
    <w:rsid w:val="00522A08"/>
    <w:rsid w:val="00523CA6"/>
    <w:rsid w:val="0052501E"/>
    <w:rsid w:val="0052577A"/>
    <w:rsid w:val="00530C2B"/>
    <w:rsid w:val="00534E3E"/>
    <w:rsid w:val="00536260"/>
    <w:rsid w:val="00540D94"/>
    <w:rsid w:val="00541F67"/>
    <w:rsid w:val="005425DC"/>
    <w:rsid w:val="00545133"/>
    <w:rsid w:val="005453D3"/>
    <w:rsid w:val="005462AF"/>
    <w:rsid w:val="00547844"/>
    <w:rsid w:val="00550110"/>
    <w:rsid w:val="00554A6F"/>
    <w:rsid w:val="005566D6"/>
    <w:rsid w:val="005608D0"/>
    <w:rsid w:val="00560B72"/>
    <w:rsid w:val="00561B57"/>
    <w:rsid w:val="0056233C"/>
    <w:rsid w:val="0056352B"/>
    <w:rsid w:val="005638CE"/>
    <w:rsid w:val="00566F7A"/>
    <w:rsid w:val="0057155B"/>
    <w:rsid w:val="00574917"/>
    <w:rsid w:val="00575561"/>
    <w:rsid w:val="00576936"/>
    <w:rsid w:val="005770A7"/>
    <w:rsid w:val="0058282C"/>
    <w:rsid w:val="00582FCD"/>
    <w:rsid w:val="005838F3"/>
    <w:rsid w:val="0058478D"/>
    <w:rsid w:val="00587788"/>
    <w:rsid w:val="00587935"/>
    <w:rsid w:val="00596370"/>
    <w:rsid w:val="005974A4"/>
    <w:rsid w:val="00597DB3"/>
    <w:rsid w:val="005A178F"/>
    <w:rsid w:val="005A1CEB"/>
    <w:rsid w:val="005A1FED"/>
    <w:rsid w:val="005A24E5"/>
    <w:rsid w:val="005A5512"/>
    <w:rsid w:val="005B109E"/>
    <w:rsid w:val="005B11ED"/>
    <w:rsid w:val="005B3C10"/>
    <w:rsid w:val="005B4EDD"/>
    <w:rsid w:val="005B7CCD"/>
    <w:rsid w:val="005C217C"/>
    <w:rsid w:val="005C21AE"/>
    <w:rsid w:val="005C3122"/>
    <w:rsid w:val="005C40A6"/>
    <w:rsid w:val="005C4770"/>
    <w:rsid w:val="005C536A"/>
    <w:rsid w:val="005C5723"/>
    <w:rsid w:val="005D1BAD"/>
    <w:rsid w:val="005D5615"/>
    <w:rsid w:val="005D5AEC"/>
    <w:rsid w:val="005D6135"/>
    <w:rsid w:val="005D6D2E"/>
    <w:rsid w:val="005D6E21"/>
    <w:rsid w:val="005D74A5"/>
    <w:rsid w:val="005D7F99"/>
    <w:rsid w:val="005D7FED"/>
    <w:rsid w:val="005E0EA3"/>
    <w:rsid w:val="005E0FED"/>
    <w:rsid w:val="005E31EA"/>
    <w:rsid w:val="005E3900"/>
    <w:rsid w:val="005E43CB"/>
    <w:rsid w:val="005E5DD1"/>
    <w:rsid w:val="005F1574"/>
    <w:rsid w:val="005F197F"/>
    <w:rsid w:val="005F1ABE"/>
    <w:rsid w:val="005F38C3"/>
    <w:rsid w:val="005F48A1"/>
    <w:rsid w:val="005F5963"/>
    <w:rsid w:val="00602549"/>
    <w:rsid w:val="006035E5"/>
    <w:rsid w:val="0060425B"/>
    <w:rsid w:val="00604874"/>
    <w:rsid w:val="00604E20"/>
    <w:rsid w:val="00605C3D"/>
    <w:rsid w:val="00605E01"/>
    <w:rsid w:val="00607639"/>
    <w:rsid w:val="00610BB8"/>
    <w:rsid w:val="006115CC"/>
    <w:rsid w:val="00612F23"/>
    <w:rsid w:val="006135D8"/>
    <w:rsid w:val="006136D3"/>
    <w:rsid w:val="00615DD9"/>
    <w:rsid w:val="00616CE8"/>
    <w:rsid w:val="00620228"/>
    <w:rsid w:val="00622534"/>
    <w:rsid w:val="006226AE"/>
    <w:rsid w:val="00622B10"/>
    <w:rsid w:val="00622C18"/>
    <w:rsid w:val="00622E9C"/>
    <w:rsid w:val="00624F12"/>
    <w:rsid w:val="00630165"/>
    <w:rsid w:val="00631305"/>
    <w:rsid w:val="006352D0"/>
    <w:rsid w:val="0064062D"/>
    <w:rsid w:val="00640899"/>
    <w:rsid w:val="006431EC"/>
    <w:rsid w:val="00643423"/>
    <w:rsid w:val="0064393F"/>
    <w:rsid w:val="0064585B"/>
    <w:rsid w:val="00647657"/>
    <w:rsid w:val="006510DE"/>
    <w:rsid w:val="00651154"/>
    <w:rsid w:val="0065152B"/>
    <w:rsid w:val="00654263"/>
    <w:rsid w:val="00654A01"/>
    <w:rsid w:val="0065580B"/>
    <w:rsid w:val="00655970"/>
    <w:rsid w:val="00656693"/>
    <w:rsid w:val="00656AC5"/>
    <w:rsid w:val="00656FF9"/>
    <w:rsid w:val="00657C42"/>
    <w:rsid w:val="00657DA7"/>
    <w:rsid w:val="006601DD"/>
    <w:rsid w:val="00661E67"/>
    <w:rsid w:val="0066553C"/>
    <w:rsid w:val="00666015"/>
    <w:rsid w:val="006666B7"/>
    <w:rsid w:val="00666B6F"/>
    <w:rsid w:val="0067085A"/>
    <w:rsid w:val="00670A06"/>
    <w:rsid w:val="00671D41"/>
    <w:rsid w:val="00674A5E"/>
    <w:rsid w:val="00675663"/>
    <w:rsid w:val="00676A21"/>
    <w:rsid w:val="00676E89"/>
    <w:rsid w:val="006808DC"/>
    <w:rsid w:val="006819D0"/>
    <w:rsid w:val="00683318"/>
    <w:rsid w:val="0068611F"/>
    <w:rsid w:val="00686F08"/>
    <w:rsid w:val="0069197D"/>
    <w:rsid w:val="00692EBB"/>
    <w:rsid w:val="006932CF"/>
    <w:rsid w:val="00696645"/>
    <w:rsid w:val="00697D81"/>
    <w:rsid w:val="006A07A2"/>
    <w:rsid w:val="006A12E0"/>
    <w:rsid w:val="006A1BBD"/>
    <w:rsid w:val="006A2B8E"/>
    <w:rsid w:val="006A451C"/>
    <w:rsid w:val="006A51E7"/>
    <w:rsid w:val="006A59AD"/>
    <w:rsid w:val="006A606A"/>
    <w:rsid w:val="006A7591"/>
    <w:rsid w:val="006B07D7"/>
    <w:rsid w:val="006B0F68"/>
    <w:rsid w:val="006B1247"/>
    <w:rsid w:val="006B3B8B"/>
    <w:rsid w:val="006B50F2"/>
    <w:rsid w:val="006B52D4"/>
    <w:rsid w:val="006B671A"/>
    <w:rsid w:val="006B74DC"/>
    <w:rsid w:val="006B7E63"/>
    <w:rsid w:val="006C0626"/>
    <w:rsid w:val="006C106F"/>
    <w:rsid w:val="006C2077"/>
    <w:rsid w:val="006C4245"/>
    <w:rsid w:val="006C43C3"/>
    <w:rsid w:val="006C6870"/>
    <w:rsid w:val="006D0075"/>
    <w:rsid w:val="006D21F4"/>
    <w:rsid w:val="006D275D"/>
    <w:rsid w:val="006D29B4"/>
    <w:rsid w:val="006D3461"/>
    <w:rsid w:val="006D4C54"/>
    <w:rsid w:val="006D562A"/>
    <w:rsid w:val="006E0141"/>
    <w:rsid w:val="006E25A0"/>
    <w:rsid w:val="006E2681"/>
    <w:rsid w:val="006E2C20"/>
    <w:rsid w:val="006E3A07"/>
    <w:rsid w:val="006E45EF"/>
    <w:rsid w:val="006E5463"/>
    <w:rsid w:val="006E65C5"/>
    <w:rsid w:val="006E6DEB"/>
    <w:rsid w:val="006E7816"/>
    <w:rsid w:val="006E7FBD"/>
    <w:rsid w:val="006F45A3"/>
    <w:rsid w:val="006F46A7"/>
    <w:rsid w:val="006F5273"/>
    <w:rsid w:val="006F54BD"/>
    <w:rsid w:val="00702335"/>
    <w:rsid w:val="0070276F"/>
    <w:rsid w:val="00702993"/>
    <w:rsid w:val="0071007C"/>
    <w:rsid w:val="00710BDC"/>
    <w:rsid w:val="00710F76"/>
    <w:rsid w:val="00711BCE"/>
    <w:rsid w:val="007131C2"/>
    <w:rsid w:val="007137B9"/>
    <w:rsid w:val="00714B4A"/>
    <w:rsid w:val="00715F29"/>
    <w:rsid w:val="00721E2E"/>
    <w:rsid w:val="00722C83"/>
    <w:rsid w:val="00724022"/>
    <w:rsid w:val="0072541F"/>
    <w:rsid w:val="007256A6"/>
    <w:rsid w:val="007256D4"/>
    <w:rsid w:val="007261FD"/>
    <w:rsid w:val="00727BF4"/>
    <w:rsid w:val="00731AE0"/>
    <w:rsid w:val="007320DD"/>
    <w:rsid w:val="0073253C"/>
    <w:rsid w:val="007361F8"/>
    <w:rsid w:val="007379B7"/>
    <w:rsid w:val="007414DE"/>
    <w:rsid w:val="007441C9"/>
    <w:rsid w:val="00744EAB"/>
    <w:rsid w:val="00747F18"/>
    <w:rsid w:val="00750874"/>
    <w:rsid w:val="007510CC"/>
    <w:rsid w:val="00756B06"/>
    <w:rsid w:val="0075722B"/>
    <w:rsid w:val="00757C41"/>
    <w:rsid w:val="00762F5D"/>
    <w:rsid w:val="0076378B"/>
    <w:rsid w:val="00764C01"/>
    <w:rsid w:val="00766119"/>
    <w:rsid w:val="007662AD"/>
    <w:rsid w:val="00770148"/>
    <w:rsid w:val="00770BF3"/>
    <w:rsid w:val="00771557"/>
    <w:rsid w:val="007734E5"/>
    <w:rsid w:val="007736EA"/>
    <w:rsid w:val="00774EF8"/>
    <w:rsid w:val="00776022"/>
    <w:rsid w:val="007810F8"/>
    <w:rsid w:val="007823F9"/>
    <w:rsid w:val="00782E07"/>
    <w:rsid w:val="00783C3E"/>
    <w:rsid w:val="0078465D"/>
    <w:rsid w:val="00784EE6"/>
    <w:rsid w:val="00786C41"/>
    <w:rsid w:val="00786D73"/>
    <w:rsid w:val="00787C65"/>
    <w:rsid w:val="00791422"/>
    <w:rsid w:val="007927F5"/>
    <w:rsid w:val="007936BE"/>
    <w:rsid w:val="00793A08"/>
    <w:rsid w:val="00794D9F"/>
    <w:rsid w:val="007A0184"/>
    <w:rsid w:val="007A1698"/>
    <w:rsid w:val="007A4181"/>
    <w:rsid w:val="007A658F"/>
    <w:rsid w:val="007A7D38"/>
    <w:rsid w:val="007B02B7"/>
    <w:rsid w:val="007B038B"/>
    <w:rsid w:val="007B29E3"/>
    <w:rsid w:val="007B3ECF"/>
    <w:rsid w:val="007B47A8"/>
    <w:rsid w:val="007B4973"/>
    <w:rsid w:val="007B5552"/>
    <w:rsid w:val="007B561C"/>
    <w:rsid w:val="007C197B"/>
    <w:rsid w:val="007C1CAB"/>
    <w:rsid w:val="007C3432"/>
    <w:rsid w:val="007C3AB5"/>
    <w:rsid w:val="007D011D"/>
    <w:rsid w:val="007D2544"/>
    <w:rsid w:val="007D35C7"/>
    <w:rsid w:val="007D4423"/>
    <w:rsid w:val="007D58BE"/>
    <w:rsid w:val="007D61C1"/>
    <w:rsid w:val="007D63F0"/>
    <w:rsid w:val="007E229A"/>
    <w:rsid w:val="007E2C96"/>
    <w:rsid w:val="007E7B6A"/>
    <w:rsid w:val="007F1BC7"/>
    <w:rsid w:val="007F2D6F"/>
    <w:rsid w:val="007F467A"/>
    <w:rsid w:val="007F5C2D"/>
    <w:rsid w:val="00801CC8"/>
    <w:rsid w:val="00802484"/>
    <w:rsid w:val="008024F8"/>
    <w:rsid w:val="00803BAA"/>
    <w:rsid w:val="00803C4D"/>
    <w:rsid w:val="00804E2D"/>
    <w:rsid w:val="00805C0E"/>
    <w:rsid w:val="0081069B"/>
    <w:rsid w:val="00810DB8"/>
    <w:rsid w:val="00811A44"/>
    <w:rsid w:val="0081341F"/>
    <w:rsid w:val="00815E15"/>
    <w:rsid w:val="0081682E"/>
    <w:rsid w:val="00817420"/>
    <w:rsid w:val="00822080"/>
    <w:rsid w:val="00822A12"/>
    <w:rsid w:val="008263A5"/>
    <w:rsid w:val="0083049F"/>
    <w:rsid w:val="008358B9"/>
    <w:rsid w:val="0083646E"/>
    <w:rsid w:val="008402F8"/>
    <w:rsid w:val="008407A0"/>
    <w:rsid w:val="00840994"/>
    <w:rsid w:val="00842267"/>
    <w:rsid w:val="00842720"/>
    <w:rsid w:val="008433C8"/>
    <w:rsid w:val="00843AF1"/>
    <w:rsid w:val="008443FB"/>
    <w:rsid w:val="00846486"/>
    <w:rsid w:val="00847BF5"/>
    <w:rsid w:val="008510B5"/>
    <w:rsid w:val="00855939"/>
    <w:rsid w:val="0085661A"/>
    <w:rsid w:val="008613CE"/>
    <w:rsid w:val="00861474"/>
    <w:rsid w:val="008635BE"/>
    <w:rsid w:val="00863ECA"/>
    <w:rsid w:val="0086745E"/>
    <w:rsid w:val="00867FBF"/>
    <w:rsid w:val="0087213B"/>
    <w:rsid w:val="0087293B"/>
    <w:rsid w:val="00872FAB"/>
    <w:rsid w:val="00877A00"/>
    <w:rsid w:val="00877B85"/>
    <w:rsid w:val="00880465"/>
    <w:rsid w:val="00881496"/>
    <w:rsid w:val="008834EA"/>
    <w:rsid w:val="00885271"/>
    <w:rsid w:val="00887B61"/>
    <w:rsid w:val="00887E3B"/>
    <w:rsid w:val="00894221"/>
    <w:rsid w:val="00895F9C"/>
    <w:rsid w:val="00896207"/>
    <w:rsid w:val="00897FAB"/>
    <w:rsid w:val="008A1C54"/>
    <w:rsid w:val="008A37D0"/>
    <w:rsid w:val="008A5A9A"/>
    <w:rsid w:val="008B2EA8"/>
    <w:rsid w:val="008B408E"/>
    <w:rsid w:val="008B5B18"/>
    <w:rsid w:val="008B6390"/>
    <w:rsid w:val="008B6764"/>
    <w:rsid w:val="008C179D"/>
    <w:rsid w:val="008C2BC4"/>
    <w:rsid w:val="008C2CA9"/>
    <w:rsid w:val="008C6F19"/>
    <w:rsid w:val="008D0CF7"/>
    <w:rsid w:val="008D0D71"/>
    <w:rsid w:val="008D326A"/>
    <w:rsid w:val="008D648F"/>
    <w:rsid w:val="008E0AF9"/>
    <w:rsid w:val="008E229F"/>
    <w:rsid w:val="008E41F9"/>
    <w:rsid w:val="008E4A83"/>
    <w:rsid w:val="008E774E"/>
    <w:rsid w:val="008F0ACA"/>
    <w:rsid w:val="008F0DC0"/>
    <w:rsid w:val="008F16B0"/>
    <w:rsid w:val="008F4892"/>
    <w:rsid w:val="008F766B"/>
    <w:rsid w:val="009003B8"/>
    <w:rsid w:val="00900BA2"/>
    <w:rsid w:val="0090196F"/>
    <w:rsid w:val="009041E4"/>
    <w:rsid w:val="009043A2"/>
    <w:rsid w:val="00904B1F"/>
    <w:rsid w:val="00904C9B"/>
    <w:rsid w:val="0090562E"/>
    <w:rsid w:val="00906888"/>
    <w:rsid w:val="009072FE"/>
    <w:rsid w:val="00910C23"/>
    <w:rsid w:val="00910DBE"/>
    <w:rsid w:val="009112C4"/>
    <w:rsid w:val="00912E39"/>
    <w:rsid w:val="00913382"/>
    <w:rsid w:val="00914870"/>
    <w:rsid w:val="00914C73"/>
    <w:rsid w:val="00915958"/>
    <w:rsid w:val="009172BC"/>
    <w:rsid w:val="00917C21"/>
    <w:rsid w:val="009232B2"/>
    <w:rsid w:val="00923E9A"/>
    <w:rsid w:val="00925484"/>
    <w:rsid w:val="00926A7F"/>
    <w:rsid w:val="00927398"/>
    <w:rsid w:val="009273B1"/>
    <w:rsid w:val="00927B3D"/>
    <w:rsid w:val="00927CE0"/>
    <w:rsid w:val="0093052F"/>
    <w:rsid w:val="00930F02"/>
    <w:rsid w:val="0093470E"/>
    <w:rsid w:val="0093630B"/>
    <w:rsid w:val="0094250D"/>
    <w:rsid w:val="009426BE"/>
    <w:rsid w:val="00943122"/>
    <w:rsid w:val="00943782"/>
    <w:rsid w:val="00946E69"/>
    <w:rsid w:val="0095104C"/>
    <w:rsid w:val="00953380"/>
    <w:rsid w:val="009547F0"/>
    <w:rsid w:val="0095588D"/>
    <w:rsid w:val="0095589C"/>
    <w:rsid w:val="00955CD3"/>
    <w:rsid w:val="00963F40"/>
    <w:rsid w:val="009640DA"/>
    <w:rsid w:val="00971254"/>
    <w:rsid w:val="00971670"/>
    <w:rsid w:val="0097233E"/>
    <w:rsid w:val="00972A22"/>
    <w:rsid w:val="00972D1B"/>
    <w:rsid w:val="00974031"/>
    <w:rsid w:val="00974ACF"/>
    <w:rsid w:val="00974DED"/>
    <w:rsid w:val="00975AA3"/>
    <w:rsid w:val="00975E89"/>
    <w:rsid w:val="009765C9"/>
    <w:rsid w:val="009776D6"/>
    <w:rsid w:val="00980430"/>
    <w:rsid w:val="00981595"/>
    <w:rsid w:val="0098347B"/>
    <w:rsid w:val="0098364D"/>
    <w:rsid w:val="0098369D"/>
    <w:rsid w:val="00983EA4"/>
    <w:rsid w:val="0098602F"/>
    <w:rsid w:val="009903E4"/>
    <w:rsid w:val="00990C1A"/>
    <w:rsid w:val="009925D6"/>
    <w:rsid w:val="0099294B"/>
    <w:rsid w:val="00992D29"/>
    <w:rsid w:val="009949C3"/>
    <w:rsid w:val="0099512F"/>
    <w:rsid w:val="00995A11"/>
    <w:rsid w:val="009971D7"/>
    <w:rsid w:val="00997766"/>
    <w:rsid w:val="00997FEC"/>
    <w:rsid w:val="009A0EE1"/>
    <w:rsid w:val="009A3914"/>
    <w:rsid w:val="009A4E47"/>
    <w:rsid w:val="009A5B56"/>
    <w:rsid w:val="009A63EE"/>
    <w:rsid w:val="009A7802"/>
    <w:rsid w:val="009B21C4"/>
    <w:rsid w:val="009B3576"/>
    <w:rsid w:val="009C052F"/>
    <w:rsid w:val="009C292C"/>
    <w:rsid w:val="009C2B36"/>
    <w:rsid w:val="009C3511"/>
    <w:rsid w:val="009C6BEB"/>
    <w:rsid w:val="009C7153"/>
    <w:rsid w:val="009D0AC6"/>
    <w:rsid w:val="009D1BBE"/>
    <w:rsid w:val="009D21DD"/>
    <w:rsid w:val="009D2929"/>
    <w:rsid w:val="009D2ACC"/>
    <w:rsid w:val="009D30D4"/>
    <w:rsid w:val="009D6A45"/>
    <w:rsid w:val="009D7AEE"/>
    <w:rsid w:val="009E21F1"/>
    <w:rsid w:val="009E646F"/>
    <w:rsid w:val="009E6F11"/>
    <w:rsid w:val="009E7A16"/>
    <w:rsid w:val="009F0475"/>
    <w:rsid w:val="009F1701"/>
    <w:rsid w:val="009F20FA"/>
    <w:rsid w:val="009F2DA8"/>
    <w:rsid w:val="009F3621"/>
    <w:rsid w:val="009F396E"/>
    <w:rsid w:val="00A00D81"/>
    <w:rsid w:val="00A018B9"/>
    <w:rsid w:val="00A0234A"/>
    <w:rsid w:val="00A02D1B"/>
    <w:rsid w:val="00A02E5D"/>
    <w:rsid w:val="00A03412"/>
    <w:rsid w:val="00A049C9"/>
    <w:rsid w:val="00A04D22"/>
    <w:rsid w:val="00A054FB"/>
    <w:rsid w:val="00A07912"/>
    <w:rsid w:val="00A103BC"/>
    <w:rsid w:val="00A16262"/>
    <w:rsid w:val="00A169A4"/>
    <w:rsid w:val="00A16B6C"/>
    <w:rsid w:val="00A17566"/>
    <w:rsid w:val="00A22771"/>
    <w:rsid w:val="00A24EC5"/>
    <w:rsid w:val="00A2777F"/>
    <w:rsid w:val="00A31227"/>
    <w:rsid w:val="00A3239B"/>
    <w:rsid w:val="00A358B6"/>
    <w:rsid w:val="00A41389"/>
    <w:rsid w:val="00A41FE6"/>
    <w:rsid w:val="00A43E0D"/>
    <w:rsid w:val="00A461D4"/>
    <w:rsid w:val="00A51A8C"/>
    <w:rsid w:val="00A520D2"/>
    <w:rsid w:val="00A5266E"/>
    <w:rsid w:val="00A52959"/>
    <w:rsid w:val="00A52E59"/>
    <w:rsid w:val="00A5349C"/>
    <w:rsid w:val="00A53524"/>
    <w:rsid w:val="00A54C00"/>
    <w:rsid w:val="00A55B8E"/>
    <w:rsid w:val="00A55E56"/>
    <w:rsid w:val="00A57A16"/>
    <w:rsid w:val="00A641AB"/>
    <w:rsid w:val="00A65F01"/>
    <w:rsid w:val="00A7046C"/>
    <w:rsid w:val="00A71AD1"/>
    <w:rsid w:val="00A7323D"/>
    <w:rsid w:val="00A740EB"/>
    <w:rsid w:val="00A7483B"/>
    <w:rsid w:val="00A75C13"/>
    <w:rsid w:val="00A8333F"/>
    <w:rsid w:val="00A83919"/>
    <w:rsid w:val="00A83D58"/>
    <w:rsid w:val="00A8441C"/>
    <w:rsid w:val="00A93B84"/>
    <w:rsid w:val="00A95B1B"/>
    <w:rsid w:val="00A96886"/>
    <w:rsid w:val="00A97C88"/>
    <w:rsid w:val="00AA0433"/>
    <w:rsid w:val="00AA332F"/>
    <w:rsid w:val="00AA390D"/>
    <w:rsid w:val="00AA49E6"/>
    <w:rsid w:val="00AA6DB0"/>
    <w:rsid w:val="00AA7CFD"/>
    <w:rsid w:val="00AB0CD5"/>
    <w:rsid w:val="00AB1BA2"/>
    <w:rsid w:val="00AB3F01"/>
    <w:rsid w:val="00AB4D76"/>
    <w:rsid w:val="00AB7596"/>
    <w:rsid w:val="00AC65C7"/>
    <w:rsid w:val="00AD11D5"/>
    <w:rsid w:val="00AD127A"/>
    <w:rsid w:val="00AD1B04"/>
    <w:rsid w:val="00AD4934"/>
    <w:rsid w:val="00AD5420"/>
    <w:rsid w:val="00AD606B"/>
    <w:rsid w:val="00AD6077"/>
    <w:rsid w:val="00AE0032"/>
    <w:rsid w:val="00AE15DA"/>
    <w:rsid w:val="00AE28A7"/>
    <w:rsid w:val="00AE3B21"/>
    <w:rsid w:val="00AE454B"/>
    <w:rsid w:val="00AE4595"/>
    <w:rsid w:val="00AE5942"/>
    <w:rsid w:val="00AE59B1"/>
    <w:rsid w:val="00AE68F7"/>
    <w:rsid w:val="00AE705D"/>
    <w:rsid w:val="00AF0ED0"/>
    <w:rsid w:val="00AF3CE8"/>
    <w:rsid w:val="00B01701"/>
    <w:rsid w:val="00B0444A"/>
    <w:rsid w:val="00B044A1"/>
    <w:rsid w:val="00B0558A"/>
    <w:rsid w:val="00B05A95"/>
    <w:rsid w:val="00B06D72"/>
    <w:rsid w:val="00B06DCB"/>
    <w:rsid w:val="00B07716"/>
    <w:rsid w:val="00B1162C"/>
    <w:rsid w:val="00B12AC3"/>
    <w:rsid w:val="00B136FD"/>
    <w:rsid w:val="00B139EC"/>
    <w:rsid w:val="00B14DA8"/>
    <w:rsid w:val="00B15E98"/>
    <w:rsid w:val="00B17A5F"/>
    <w:rsid w:val="00B2138A"/>
    <w:rsid w:val="00B21616"/>
    <w:rsid w:val="00B267FF"/>
    <w:rsid w:val="00B26CFC"/>
    <w:rsid w:val="00B31883"/>
    <w:rsid w:val="00B36188"/>
    <w:rsid w:val="00B36BFF"/>
    <w:rsid w:val="00B4070C"/>
    <w:rsid w:val="00B436C0"/>
    <w:rsid w:val="00B44B22"/>
    <w:rsid w:val="00B4796B"/>
    <w:rsid w:val="00B51B25"/>
    <w:rsid w:val="00B52CED"/>
    <w:rsid w:val="00B532E1"/>
    <w:rsid w:val="00B5474A"/>
    <w:rsid w:val="00B54773"/>
    <w:rsid w:val="00B55356"/>
    <w:rsid w:val="00B577A5"/>
    <w:rsid w:val="00B578DE"/>
    <w:rsid w:val="00B6112E"/>
    <w:rsid w:val="00B612F1"/>
    <w:rsid w:val="00B62251"/>
    <w:rsid w:val="00B634D7"/>
    <w:rsid w:val="00B6360E"/>
    <w:rsid w:val="00B63C63"/>
    <w:rsid w:val="00B64328"/>
    <w:rsid w:val="00B66300"/>
    <w:rsid w:val="00B701FE"/>
    <w:rsid w:val="00B70218"/>
    <w:rsid w:val="00B7062A"/>
    <w:rsid w:val="00B712C7"/>
    <w:rsid w:val="00B71808"/>
    <w:rsid w:val="00B71856"/>
    <w:rsid w:val="00B72BE3"/>
    <w:rsid w:val="00B72DCF"/>
    <w:rsid w:val="00B72F6D"/>
    <w:rsid w:val="00B73B07"/>
    <w:rsid w:val="00B73FC9"/>
    <w:rsid w:val="00B76EFA"/>
    <w:rsid w:val="00B77A02"/>
    <w:rsid w:val="00B8093A"/>
    <w:rsid w:val="00B81F72"/>
    <w:rsid w:val="00B822C4"/>
    <w:rsid w:val="00B82359"/>
    <w:rsid w:val="00B83709"/>
    <w:rsid w:val="00B837CB"/>
    <w:rsid w:val="00B84D46"/>
    <w:rsid w:val="00B84DDD"/>
    <w:rsid w:val="00B8741F"/>
    <w:rsid w:val="00B91534"/>
    <w:rsid w:val="00B92D2B"/>
    <w:rsid w:val="00B948C7"/>
    <w:rsid w:val="00B9518F"/>
    <w:rsid w:val="00BA1E19"/>
    <w:rsid w:val="00BA2727"/>
    <w:rsid w:val="00BA6134"/>
    <w:rsid w:val="00BA6E16"/>
    <w:rsid w:val="00BB45A3"/>
    <w:rsid w:val="00BB59D4"/>
    <w:rsid w:val="00BB6DB7"/>
    <w:rsid w:val="00BC1FB7"/>
    <w:rsid w:val="00BC291E"/>
    <w:rsid w:val="00BC2DC5"/>
    <w:rsid w:val="00BC2E6C"/>
    <w:rsid w:val="00BC31E6"/>
    <w:rsid w:val="00BC4668"/>
    <w:rsid w:val="00BC684D"/>
    <w:rsid w:val="00BC7D16"/>
    <w:rsid w:val="00BC7F06"/>
    <w:rsid w:val="00BD05AA"/>
    <w:rsid w:val="00BD1B45"/>
    <w:rsid w:val="00BD4745"/>
    <w:rsid w:val="00BD5CE0"/>
    <w:rsid w:val="00BE7C61"/>
    <w:rsid w:val="00BF3F15"/>
    <w:rsid w:val="00BF49FE"/>
    <w:rsid w:val="00BF65E9"/>
    <w:rsid w:val="00BF71EA"/>
    <w:rsid w:val="00C01375"/>
    <w:rsid w:val="00C04341"/>
    <w:rsid w:val="00C048F1"/>
    <w:rsid w:val="00C07903"/>
    <w:rsid w:val="00C117AB"/>
    <w:rsid w:val="00C11D36"/>
    <w:rsid w:val="00C14221"/>
    <w:rsid w:val="00C14983"/>
    <w:rsid w:val="00C14F61"/>
    <w:rsid w:val="00C15C52"/>
    <w:rsid w:val="00C16C53"/>
    <w:rsid w:val="00C17D38"/>
    <w:rsid w:val="00C20078"/>
    <w:rsid w:val="00C21590"/>
    <w:rsid w:val="00C22959"/>
    <w:rsid w:val="00C237F4"/>
    <w:rsid w:val="00C24678"/>
    <w:rsid w:val="00C24F78"/>
    <w:rsid w:val="00C273E6"/>
    <w:rsid w:val="00C303ED"/>
    <w:rsid w:val="00C310B9"/>
    <w:rsid w:val="00C324A7"/>
    <w:rsid w:val="00C32993"/>
    <w:rsid w:val="00C35602"/>
    <w:rsid w:val="00C41B8C"/>
    <w:rsid w:val="00C41CE6"/>
    <w:rsid w:val="00C431B8"/>
    <w:rsid w:val="00C43941"/>
    <w:rsid w:val="00C44996"/>
    <w:rsid w:val="00C44D25"/>
    <w:rsid w:val="00C47214"/>
    <w:rsid w:val="00C50E48"/>
    <w:rsid w:val="00C52550"/>
    <w:rsid w:val="00C54E3F"/>
    <w:rsid w:val="00C54F6F"/>
    <w:rsid w:val="00C5555A"/>
    <w:rsid w:val="00C55D14"/>
    <w:rsid w:val="00C55DEF"/>
    <w:rsid w:val="00C574BA"/>
    <w:rsid w:val="00C61B38"/>
    <w:rsid w:val="00C623CC"/>
    <w:rsid w:val="00C63412"/>
    <w:rsid w:val="00C63EEF"/>
    <w:rsid w:val="00C64BE6"/>
    <w:rsid w:val="00C64C23"/>
    <w:rsid w:val="00C71188"/>
    <w:rsid w:val="00C71BE3"/>
    <w:rsid w:val="00C71D80"/>
    <w:rsid w:val="00C7304D"/>
    <w:rsid w:val="00C735C4"/>
    <w:rsid w:val="00C76B94"/>
    <w:rsid w:val="00C77498"/>
    <w:rsid w:val="00C849D7"/>
    <w:rsid w:val="00C85424"/>
    <w:rsid w:val="00C85DF7"/>
    <w:rsid w:val="00C92F04"/>
    <w:rsid w:val="00C93C76"/>
    <w:rsid w:val="00C94355"/>
    <w:rsid w:val="00C9525A"/>
    <w:rsid w:val="00C97632"/>
    <w:rsid w:val="00C97899"/>
    <w:rsid w:val="00CA3FDF"/>
    <w:rsid w:val="00CA605F"/>
    <w:rsid w:val="00CA6C62"/>
    <w:rsid w:val="00CA6C89"/>
    <w:rsid w:val="00CA78EC"/>
    <w:rsid w:val="00CB475D"/>
    <w:rsid w:val="00CB4C31"/>
    <w:rsid w:val="00CB583A"/>
    <w:rsid w:val="00CB6B7A"/>
    <w:rsid w:val="00CC3AD0"/>
    <w:rsid w:val="00CD0E06"/>
    <w:rsid w:val="00CD1516"/>
    <w:rsid w:val="00CD47DF"/>
    <w:rsid w:val="00CD5A4C"/>
    <w:rsid w:val="00CE07DD"/>
    <w:rsid w:val="00CE0B3A"/>
    <w:rsid w:val="00CE1AEA"/>
    <w:rsid w:val="00CE1DD2"/>
    <w:rsid w:val="00CE1F7B"/>
    <w:rsid w:val="00CE2447"/>
    <w:rsid w:val="00CE2E1E"/>
    <w:rsid w:val="00CE3E1A"/>
    <w:rsid w:val="00CE4394"/>
    <w:rsid w:val="00CE6C3C"/>
    <w:rsid w:val="00CE6FD8"/>
    <w:rsid w:val="00CF0362"/>
    <w:rsid w:val="00CF0670"/>
    <w:rsid w:val="00CF3345"/>
    <w:rsid w:val="00CF5596"/>
    <w:rsid w:val="00CF72E1"/>
    <w:rsid w:val="00D00C15"/>
    <w:rsid w:val="00D02B49"/>
    <w:rsid w:val="00D030A6"/>
    <w:rsid w:val="00D03A27"/>
    <w:rsid w:val="00D11A41"/>
    <w:rsid w:val="00D1514E"/>
    <w:rsid w:val="00D174EC"/>
    <w:rsid w:val="00D20ED7"/>
    <w:rsid w:val="00D21575"/>
    <w:rsid w:val="00D2391F"/>
    <w:rsid w:val="00D240D6"/>
    <w:rsid w:val="00D24D01"/>
    <w:rsid w:val="00D26302"/>
    <w:rsid w:val="00D264F8"/>
    <w:rsid w:val="00D267B5"/>
    <w:rsid w:val="00D3018B"/>
    <w:rsid w:val="00D30556"/>
    <w:rsid w:val="00D3269B"/>
    <w:rsid w:val="00D35A46"/>
    <w:rsid w:val="00D35F3E"/>
    <w:rsid w:val="00D3623A"/>
    <w:rsid w:val="00D36ECA"/>
    <w:rsid w:val="00D37601"/>
    <w:rsid w:val="00D409B8"/>
    <w:rsid w:val="00D41B7D"/>
    <w:rsid w:val="00D437AD"/>
    <w:rsid w:val="00D443DE"/>
    <w:rsid w:val="00D4777C"/>
    <w:rsid w:val="00D51EB9"/>
    <w:rsid w:val="00D53D8F"/>
    <w:rsid w:val="00D55000"/>
    <w:rsid w:val="00D55350"/>
    <w:rsid w:val="00D5646D"/>
    <w:rsid w:val="00D57481"/>
    <w:rsid w:val="00D60F22"/>
    <w:rsid w:val="00D65A62"/>
    <w:rsid w:val="00D661E8"/>
    <w:rsid w:val="00D7139C"/>
    <w:rsid w:val="00D714F9"/>
    <w:rsid w:val="00D743FA"/>
    <w:rsid w:val="00D75BB6"/>
    <w:rsid w:val="00D76847"/>
    <w:rsid w:val="00D82330"/>
    <w:rsid w:val="00D82C71"/>
    <w:rsid w:val="00D8303E"/>
    <w:rsid w:val="00D83D7F"/>
    <w:rsid w:val="00D85C8A"/>
    <w:rsid w:val="00D90267"/>
    <w:rsid w:val="00D90A2B"/>
    <w:rsid w:val="00D919B6"/>
    <w:rsid w:val="00D9295B"/>
    <w:rsid w:val="00D929BB"/>
    <w:rsid w:val="00D93BCC"/>
    <w:rsid w:val="00D94D4B"/>
    <w:rsid w:val="00D95B79"/>
    <w:rsid w:val="00D97C92"/>
    <w:rsid w:val="00DA0915"/>
    <w:rsid w:val="00DA184B"/>
    <w:rsid w:val="00DA305C"/>
    <w:rsid w:val="00DA5A39"/>
    <w:rsid w:val="00DB3039"/>
    <w:rsid w:val="00DB4EED"/>
    <w:rsid w:val="00DB5145"/>
    <w:rsid w:val="00DB5448"/>
    <w:rsid w:val="00DB5869"/>
    <w:rsid w:val="00DB5C91"/>
    <w:rsid w:val="00DB5D69"/>
    <w:rsid w:val="00DB5DFD"/>
    <w:rsid w:val="00DB7364"/>
    <w:rsid w:val="00DC03AA"/>
    <w:rsid w:val="00DC2B5D"/>
    <w:rsid w:val="00DC36A1"/>
    <w:rsid w:val="00DC3AF5"/>
    <w:rsid w:val="00DC6A38"/>
    <w:rsid w:val="00DD017E"/>
    <w:rsid w:val="00DD1927"/>
    <w:rsid w:val="00DD43B0"/>
    <w:rsid w:val="00DD49BC"/>
    <w:rsid w:val="00DD562C"/>
    <w:rsid w:val="00DD6E77"/>
    <w:rsid w:val="00DE05D1"/>
    <w:rsid w:val="00DE3D94"/>
    <w:rsid w:val="00DE4A64"/>
    <w:rsid w:val="00DE531E"/>
    <w:rsid w:val="00DE6251"/>
    <w:rsid w:val="00DE64EB"/>
    <w:rsid w:val="00DF0660"/>
    <w:rsid w:val="00DF0D82"/>
    <w:rsid w:val="00DF1922"/>
    <w:rsid w:val="00DF20FA"/>
    <w:rsid w:val="00DF3ABA"/>
    <w:rsid w:val="00DF5BA2"/>
    <w:rsid w:val="00DF5C4B"/>
    <w:rsid w:val="00DF5D3E"/>
    <w:rsid w:val="00DF68C6"/>
    <w:rsid w:val="00DF78DB"/>
    <w:rsid w:val="00E017B0"/>
    <w:rsid w:val="00E01AB1"/>
    <w:rsid w:val="00E030B3"/>
    <w:rsid w:val="00E06000"/>
    <w:rsid w:val="00E06F81"/>
    <w:rsid w:val="00E07643"/>
    <w:rsid w:val="00E140EE"/>
    <w:rsid w:val="00E14B26"/>
    <w:rsid w:val="00E14E77"/>
    <w:rsid w:val="00E157D4"/>
    <w:rsid w:val="00E15BF2"/>
    <w:rsid w:val="00E16744"/>
    <w:rsid w:val="00E16C31"/>
    <w:rsid w:val="00E16C9C"/>
    <w:rsid w:val="00E2089E"/>
    <w:rsid w:val="00E20B73"/>
    <w:rsid w:val="00E21306"/>
    <w:rsid w:val="00E2196A"/>
    <w:rsid w:val="00E21D79"/>
    <w:rsid w:val="00E21E29"/>
    <w:rsid w:val="00E24592"/>
    <w:rsid w:val="00E305E3"/>
    <w:rsid w:val="00E30CB1"/>
    <w:rsid w:val="00E311E4"/>
    <w:rsid w:val="00E34D8C"/>
    <w:rsid w:val="00E35318"/>
    <w:rsid w:val="00E36AA1"/>
    <w:rsid w:val="00E375CE"/>
    <w:rsid w:val="00E4040B"/>
    <w:rsid w:val="00E41A98"/>
    <w:rsid w:val="00E44C0C"/>
    <w:rsid w:val="00E45404"/>
    <w:rsid w:val="00E464F6"/>
    <w:rsid w:val="00E4699E"/>
    <w:rsid w:val="00E46C91"/>
    <w:rsid w:val="00E474C9"/>
    <w:rsid w:val="00E50ED8"/>
    <w:rsid w:val="00E53829"/>
    <w:rsid w:val="00E55BE7"/>
    <w:rsid w:val="00E60693"/>
    <w:rsid w:val="00E610B1"/>
    <w:rsid w:val="00E61B4E"/>
    <w:rsid w:val="00E65397"/>
    <w:rsid w:val="00E67970"/>
    <w:rsid w:val="00E76209"/>
    <w:rsid w:val="00E769C4"/>
    <w:rsid w:val="00E77BE6"/>
    <w:rsid w:val="00E80E0E"/>
    <w:rsid w:val="00E81748"/>
    <w:rsid w:val="00E81F40"/>
    <w:rsid w:val="00E823F3"/>
    <w:rsid w:val="00E82A0F"/>
    <w:rsid w:val="00E871EC"/>
    <w:rsid w:val="00E90512"/>
    <w:rsid w:val="00E93942"/>
    <w:rsid w:val="00E952B5"/>
    <w:rsid w:val="00E95BCB"/>
    <w:rsid w:val="00E95DE8"/>
    <w:rsid w:val="00E9618F"/>
    <w:rsid w:val="00E96996"/>
    <w:rsid w:val="00E97B61"/>
    <w:rsid w:val="00EA5F63"/>
    <w:rsid w:val="00EA650D"/>
    <w:rsid w:val="00EA66E9"/>
    <w:rsid w:val="00EB0050"/>
    <w:rsid w:val="00EB08E4"/>
    <w:rsid w:val="00EB428B"/>
    <w:rsid w:val="00EB4590"/>
    <w:rsid w:val="00EB6020"/>
    <w:rsid w:val="00EB72B1"/>
    <w:rsid w:val="00EC03E4"/>
    <w:rsid w:val="00EC04B3"/>
    <w:rsid w:val="00EC12C9"/>
    <w:rsid w:val="00EC52A7"/>
    <w:rsid w:val="00EC575C"/>
    <w:rsid w:val="00EC57F9"/>
    <w:rsid w:val="00EC5B43"/>
    <w:rsid w:val="00EC5E3F"/>
    <w:rsid w:val="00ED0043"/>
    <w:rsid w:val="00ED0E16"/>
    <w:rsid w:val="00ED52DC"/>
    <w:rsid w:val="00ED6C0E"/>
    <w:rsid w:val="00EE1115"/>
    <w:rsid w:val="00EE2F69"/>
    <w:rsid w:val="00EE36A6"/>
    <w:rsid w:val="00EE469F"/>
    <w:rsid w:val="00EE50DD"/>
    <w:rsid w:val="00EE610D"/>
    <w:rsid w:val="00EF10A3"/>
    <w:rsid w:val="00EF2E68"/>
    <w:rsid w:val="00EF7793"/>
    <w:rsid w:val="00EF7EBE"/>
    <w:rsid w:val="00F01BCD"/>
    <w:rsid w:val="00F03746"/>
    <w:rsid w:val="00F062B3"/>
    <w:rsid w:val="00F0679C"/>
    <w:rsid w:val="00F10587"/>
    <w:rsid w:val="00F1469D"/>
    <w:rsid w:val="00F149CD"/>
    <w:rsid w:val="00F15082"/>
    <w:rsid w:val="00F173E6"/>
    <w:rsid w:val="00F17B4E"/>
    <w:rsid w:val="00F217FF"/>
    <w:rsid w:val="00F238C0"/>
    <w:rsid w:val="00F24AF3"/>
    <w:rsid w:val="00F24D2D"/>
    <w:rsid w:val="00F25CDD"/>
    <w:rsid w:val="00F269BC"/>
    <w:rsid w:val="00F279AD"/>
    <w:rsid w:val="00F27E96"/>
    <w:rsid w:val="00F31C4E"/>
    <w:rsid w:val="00F31CF4"/>
    <w:rsid w:val="00F32F33"/>
    <w:rsid w:val="00F349AE"/>
    <w:rsid w:val="00F35243"/>
    <w:rsid w:val="00F400FC"/>
    <w:rsid w:val="00F4098A"/>
    <w:rsid w:val="00F44339"/>
    <w:rsid w:val="00F46C91"/>
    <w:rsid w:val="00F47870"/>
    <w:rsid w:val="00F56195"/>
    <w:rsid w:val="00F5682D"/>
    <w:rsid w:val="00F56C91"/>
    <w:rsid w:val="00F61878"/>
    <w:rsid w:val="00F61C7A"/>
    <w:rsid w:val="00F627DC"/>
    <w:rsid w:val="00F635AA"/>
    <w:rsid w:val="00F65783"/>
    <w:rsid w:val="00F65839"/>
    <w:rsid w:val="00F66CE6"/>
    <w:rsid w:val="00F70C2E"/>
    <w:rsid w:val="00F744D8"/>
    <w:rsid w:val="00F747A0"/>
    <w:rsid w:val="00F75110"/>
    <w:rsid w:val="00F76255"/>
    <w:rsid w:val="00F8202D"/>
    <w:rsid w:val="00F82509"/>
    <w:rsid w:val="00F87756"/>
    <w:rsid w:val="00F90B09"/>
    <w:rsid w:val="00F910A1"/>
    <w:rsid w:val="00F91EEE"/>
    <w:rsid w:val="00F92447"/>
    <w:rsid w:val="00F9347F"/>
    <w:rsid w:val="00F95464"/>
    <w:rsid w:val="00F95638"/>
    <w:rsid w:val="00F95784"/>
    <w:rsid w:val="00F97F6D"/>
    <w:rsid w:val="00FA04A1"/>
    <w:rsid w:val="00FA05CB"/>
    <w:rsid w:val="00FA0CA2"/>
    <w:rsid w:val="00FA1770"/>
    <w:rsid w:val="00FA426B"/>
    <w:rsid w:val="00FA449E"/>
    <w:rsid w:val="00FA4A22"/>
    <w:rsid w:val="00FA4AA7"/>
    <w:rsid w:val="00FA7428"/>
    <w:rsid w:val="00FA74B8"/>
    <w:rsid w:val="00FB07E8"/>
    <w:rsid w:val="00FB0AB8"/>
    <w:rsid w:val="00FB0E16"/>
    <w:rsid w:val="00FB126B"/>
    <w:rsid w:val="00FB13E8"/>
    <w:rsid w:val="00FB1D52"/>
    <w:rsid w:val="00FB215D"/>
    <w:rsid w:val="00FB2981"/>
    <w:rsid w:val="00FB2CB2"/>
    <w:rsid w:val="00FB33C5"/>
    <w:rsid w:val="00FB370C"/>
    <w:rsid w:val="00FB3B0A"/>
    <w:rsid w:val="00FB3B67"/>
    <w:rsid w:val="00FB3BC2"/>
    <w:rsid w:val="00FB4783"/>
    <w:rsid w:val="00FB71D4"/>
    <w:rsid w:val="00FC01D6"/>
    <w:rsid w:val="00FC2C14"/>
    <w:rsid w:val="00FC31CC"/>
    <w:rsid w:val="00FC4792"/>
    <w:rsid w:val="00FC6472"/>
    <w:rsid w:val="00FC6B53"/>
    <w:rsid w:val="00FD2501"/>
    <w:rsid w:val="00FD2FC3"/>
    <w:rsid w:val="00FD3191"/>
    <w:rsid w:val="00FD5481"/>
    <w:rsid w:val="00FD6A59"/>
    <w:rsid w:val="00FE0DE1"/>
    <w:rsid w:val="00FE1609"/>
    <w:rsid w:val="00FE1B7F"/>
    <w:rsid w:val="00FE1BEE"/>
    <w:rsid w:val="00FE2A97"/>
    <w:rsid w:val="00FE55B2"/>
    <w:rsid w:val="00FE6022"/>
    <w:rsid w:val="00FE6D07"/>
    <w:rsid w:val="00FE7771"/>
    <w:rsid w:val="00FF023A"/>
    <w:rsid w:val="00FF16C0"/>
    <w:rsid w:val="00FF69FD"/>
    <w:rsid w:val="00FF7794"/>
    <w:rsid w:val="011ACE95"/>
    <w:rsid w:val="0171FFE7"/>
    <w:rsid w:val="03B0ACD8"/>
    <w:rsid w:val="03F5BFE7"/>
    <w:rsid w:val="046820E7"/>
    <w:rsid w:val="04A98FE8"/>
    <w:rsid w:val="04C217C9"/>
    <w:rsid w:val="069F456C"/>
    <w:rsid w:val="07030D3B"/>
    <w:rsid w:val="0753F40B"/>
    <w:rsid w:val="07D95064"/>
    <w:rsid w:val="07FA1E73"/>
    <w:rsid w:val="0845A0AA"/>
    <w:rsid w:val="087DE703"/>
    <w:rsid w:val="08E5C202"/>
    <w:rsid w:val="097EF279"/>
    <w:rsid w:val="0B449588"/>
    <w:rsid w:val="0BCF0E78"/>
    <w:rsid w:val="0CBAD9BF"/>
    <w:rsid w:val="0D9D013B"/>
    <w:rsid w:val="0EC436E5"/>
    <w:rsid w:val="0F836CAB"/>
    <w:rsid w:val="1057E366"/>
    <w:rsid w:val="107CDFEA"/>
    <w:rsid w:val="1194B307"/>
    <w:rsid w:val="12C56924"/>
    <w:rsid w:val="12CEB023"/>
    <w:rsid w:val="12F05080"/>
    <w:rsid w:val="13096426"/>
    <w:rsid w:val="132B34D6"/>
    <w:rsid w:val="134124B0"/>
    <w:rsid w:val="13B75C60"/>
    <w:rsid w:val="13BE81D2"/>
    <w:rsid w:val="13EB4148"/>
    <w:rsid w:val="14EA444D"/>
    <w:rsid w:val="1566F2A2"/>
    <w:rsid w:val="15A1D862"/>
    <w:rsid w:val="15C51660"/>
    <w:rsid w:val="1673590F"/>
    <w:rsid w:val="16890164"/>
    <w:rsid w:val="1811300C"/>
    <w:rsid w:val="19003532"/>
    <w:rsid w:val="190E6BDD"/>
    <w:rsid w:val="1A2DA749"/>
    <w:rsid w:val="1A2ECA09"/>
    <w:rsid w:val="1ADCCE3E"/>
    <w:rsid w:val="1B157275"/>
    <w:rsid w:val="1BB9288A"/>
    <w:rsid w:val="1BDE525A"/>
    <w:rsid w:val="1CA2489D"/>
    <w:rsid w:val="1CB7C97A"/>
    <w:rsid w:val="1D669E61"/>
    <w:rsid w:val="1DBC7C6A"/>
    <w:rsid w:val="1EE2ECAC"/>
    <w:rsid w:val="1F60CA53"/>
    <w:rsid w:val="20363E66"/>
    <w:rsid w:val="206CAA58"/>
    <w:rsid w:val="213DB4F2"/>
    <w:rsid w:val="2311CF36"/>
    <w:rsid w:val="23EB4663"/>
    <w:rsid w:val="24C3C29A"/>
    <w:rsid w:val="24FF91D5"/>
    <w:rsid w:val="254829F7"/>
    <w:rsid w:val="259F6FAD"/>
    <w:rsid w:val="25C432A5"/>
    <w:rsid w:val="25C5C09A"/>
    <w:rsid w:val="265032E2"/>
    <w:rsid w:val="268F2220"/>
    <w:rsid w:val="2730D9C5"/>
    <w:rsid w:val="27616739"/>
    <w:rsid w:val="277BE798"/>
    <w:rsid w:val="28C217BA"/>
    <w:rsid w:val="28E70EF2"/>
    <w:rsid w:val="28F17FE1"/>
    <w:rsid w:val="2941E910"/>
    <w:rsid w:val="29633896"/>
    <w:rsid w:val="2BDDCDF4"/>
    <w:rsid w:val="2C79C1E8"/>
    <w:rsid w:val="2D086B94"/>
    <w:rsid w:val="2D21645E"/>
    <w:rsid w:val="2D2B166F"/>
    <w:rsid w:val="2D8E90B8"/>
    <w:rsid w:val="2E174D8B"/>
    <w:rsid w:val="2E9F1BF5"/>
    <w:rsid w:val="2F36F756"/>
    <w:rsid w:val="2F5DEBE2"/>
    <w:rsid w:val="2FCD0E40"/>
    <w:rsid w:val="2FD682D1"/>
    <w:rsid w:val="334E676B"/>
    <w:rsid w:val="3366C828"/>
    <w:rsid w:val="3429F329"/>
    <w:rsid w:val="34C9E622"/>
    <w:rsid w:val="34F5DA6A"/>
    <w:rsid w:val="359CEEF7"/>
    <w:rsid w:val="3659C895"/>
    <w:rsid w:val="376E4F21"/>
    <w:rsid w:val="37D2B2D7"/>
    <w:rsid w:val="37DA1205"/>
    <w:rsid w:val="37E3B6F9"/>
    <w:rsid w:val="380C4C94"/>
    <w:rsid w:val="38D3AC76"/>
    <w:rsid w:val="38DFFBB9"/>
    <w:rsid w:val="38FBB7E9"/>
    <w:rsid w:val="3973DE10"/>
    <w:rsid w:val="39BBF195"/>
    <w:rsid w:val="39F2250A"/>
    <w:rsid w:val="3A59CB1F"/>
    <w:rsid w:val="3AE39B5C"/>
    <w:rsid w:val="3AEEC1C2"/>
    <w:rsid w:val="3B969842"/>
    <w:rsid w:val="3C7AB3FD"/>
    <w:rsid w:val="3D51E4A1"/>
    <w:rsid w:val="3E3EB000"/>
    <w:rsid w:val="3EB16E6C"/>
    <w:rsid w:val="3F6FA28A"/>
    <w:rsid w:val="3FCDF1F3"/>
    <w:rsid w:val="404941CD"/>
    <w:rsid w:val="42A70CB0"/>
    <w:rsid w:val="43386E65"/>
    <w:rsid w:val="43BDCAE7"/>
    <w:rsid w:val="44288ADC"/>
    <w:rsid w:val="449A1CEE"/>
    <w:rsid w:val="46186D2B"/>
    <w:rsid w:val="47BEEEB9"/>
    <w:rsid w:val="48790805"/>
    <w:rsid w:val="487CC60C"/>
    <w:rsid w:val="4B2D7658"/>
    <w:rsid w:val="4BD22BDF"/>
    <w:rsid w:val="4D0058C7"/>
    <w:rsid w:val="4D43225F"/>
    <w:rsid w:val="4DE9BC5D"/>
    <w:rsid w:val="4E5A6D57"/>
    <w:rsid w:val="4EE7B4B5"/>
    <w:rsid w:val="4EFD60F1"/>
    <w:rsid w:val="4F4CC279"/>
    <w:rsid w:val="4F60C1D0"/>
    <w:rsid w:val="4FE51ABE"/>
    <w:rsid w:val="50D96FB5"/>
    <w:rsid w:val="514042E0"/>
    <w:rsid w:val="514D8A71"/>
    <w:rsid w:val="521EB834"/>
    <w:rsid w:val="5387883B"/>
    <w:rsid w:val="53C19ABF"/>
    <w:rsid w:val="54DEC654"/>
    <w:rsid w:val="55347051"/>
    <w:rsid w:val="569DC831"/>
    <w:rsid w:val="56E47F97"/>
    <w:rsid w:val="56F544B4"/>
    <w:rsid w:val="57105739"/>
    <w:rsid w:val="57422FA5"/>
    <w:rsid w:val="57828721"/>
    <w:rsid w:val="57B902FD"/>
    <w:rsid w:val="581BC844"/>
    <w:rsid w:val="58737835"/>
    <w:rsid w:val="58BCE1DF"/>
    <w:rsid w:val="58C971C6"/>
    <w:rsid w:val="5927C6BA"/>
    <w:rsid w:val="59952CD5"/>
    <w:rsid w:val="5AA5FE3D"/>
    <w:rsid w:val="5AD6D074"/>
    <w:rsid w:val="5BAFD15E"/>
    <w:rsid w:val="5BD91BCD"/>
    <w:rsid w:val="5EE42A9C"/>
    <w:rsid w:val="5F17B03E"/>
    <w:rsid w:val="5F656973"/>
    <w:rsid w:val="5FDE5BE5"/>
    <w:rsid w:val="5FE22A68"/>
    <w:rsid w:val="6157C1CF"/>
    <w:rsid w:val="62D70ECD"/>
    <w:rsid w:val="62DF1A5C"/>
    <w:rsid w:val="6383535E"/>
    <w:rsid w:val="63FCF4D1"/>
    <w:rsid w:val="64103A4C"/>
    <w:rsid w:val="653D1250"/>
    <w:rsid w:val="660DD663"/>
    <w:rsid w:val="6683BBAB"/>
    <w:rsid w:val="683812BE"/>
    <w:rsid w:val="68F2241B"/>
    <w:rsid w:val="692E6D7E"/>
    <w:rsid w:val="69770344"/>
    <w:rsid w:val="6A755645"/>
    <w:rsid w:val="6B74FFB7"/>
    <w:rsid w:val="6BFC15DE"/>
    <w:rsid w:val="71260B60"/>
    <w:rsid w:val="7162DE93"/>
    <w:rsid w:val="717AB2DD"/>
    <w:rsid w:val="72375429"/>
    <w:rsid w:val="727BD938"/>
    <w:rsid w:val="72B09235"/>
    <w:rsid w:val="7394D30A"/>
    <w:rsid w:val="73A2BA77"/>
    <w:rsid w:val="74C041B0"/>
    <w:rsid w:val="7509FE58"/>
    <w:rsid w:val="752F5678"/>
    <w:rsid w:val="7588FE3A"/>
    <w:rsid w:val="769BBD3E"/>
    <w:rsid w:val="77043594"/>
    <w:rsid w:val="77D6569E"/>
    <w:rsid w:val="783E9FAF"/>
    <w:rsid w:val="790B3B36"/>
    <w:rsid w:val="7A30B93C"/>
    <w:rsid w:val="7A3ECA46"/>
    <w:rsid w:val="7A58CCE6"/>
    <w:rsid w:val="7B1C569A"/>
    <w:rsid w:val="7BD62313"/>
    <w:rsid w:val="7D678C36"/>
    <w:rsid w:val="7D756AFF"/>
    <w:rsid w:val="7D8144F1"/>
    <w:rsid w:val="7F545F24"/>
    <w:rsid w:val="7FE05DE0"/>
    <w:rsid w:val="7FE49C7F"/>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1F631A4"/>
  <w15:chartTrackingRefBased/>
  <w15:docId w15:val="{BC76666B-E95B-4462-A1C2-7A715CEB4A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5F62"/>
    <w:pPr>
      <w:keepNext/>
      <w:keepLines/>
      <w:spacing w:before="240" w:after="0"/>
      <w:outlineLvl w:val="0"/>
    </w:pPr>
    <w:rPr>
      <w:rFonts w:ascii="Arial" w:eastAsiaTheme="majorEastAsia" w:hAnsi="Arial" w:cstheme="majorBidi"/>
      <w:b/>
      <w:color w:val="000000" w:themeColor="text1"/>
      <w:szCs w:val="32"/>
    </w:rPr>
  </w:style>
  <w:style w:type="paragraph" w:styleId="Heading2">
    <w:name w:val="heading 2"/>
    <w:basedOn w:val="Normal"/>
    <w:next w:val="Normal"/>
    <w:link w:val="Heading2Char"/>
    <w:uiPriority w:val="9"/>
    <w:unhideWhenUsed/>
    <w:qFormat/>
    <w:rsid w:val="003E5F62"/>
    <w:pPr>
      <w:keepNext/>
      <w:keepLines/>
      <w:spacing w:before="40" w:after="0"/>
      <w:outlineLvl w:val="1"/>
    </w:pPr>
    <w:rPr>
      <w:rFonts w:ascii="Arial" w:eastAsiaTheme="majorEastAsia" w:hAnsi="Arial" w:cstheme="majorBidi"/>
      <w:i/>
      <w:sz w:val="20"/>
      <w:szCs w:val="26"/>
    </w:rPr>
  </w:style>
  <w:style w:type="paragraph" w:styleId="Heading4">
    <w:name w:val="heading 4"/>
    <w:basedOn w:val="Normal"/>
    <w:next w:val="Normal"/>
    <w:link w:val="Heading4Char"/>
    <w:uiPriority w:val="9"/>
    <w:semiHidden/>
    <w:unhideWhenUsed/>
    <w:qFormat/>
    <w:rsid w:val="00C4499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1265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2650"/>
    <w:rPr>
      <w:rFonts w:ascii="Segoe UI" w:hAnsi="Segoe UI" w:cs="Segoe UI"/>
      <w:sz w:val="18"/>
      <w:szCs w:val="18"/>
    </w:rPr>
  </w:style>
  <w:style w:type="paragraph" w:styleId="Header">
    <w:name w:val="header"/>
    <w:basedOn w:val="Normal"/>
    <w:link w:val="HeaderChar"/>
    <w:uiPriority w:val="99"/>
    <w:unhideWhenUsed/>
    <w:rsid w:val="00112650"/>
    <w:pPr>
      <w:tabs>
        <w:tab w:val="center" w:pos="4513"/>
        <w:tab w:val="right" w:pos="9026"/>
      </w:tabs>
      <w:spacing w:after="0" w:line="240" w:lineRule="auto"/>
    </w:pPr>
  </w:style>
  <w:style w:type="character" w:customStyle="1" w:styleId="HeaderChar">
    <w:name w:val="Header Char"/>
    <w:basedOn w:val="DefaultParagraphFont"/>
    <w:link w:val="Header"/>
    <w:uiPriority w:val="99"/>
    <w:rsid w:val="00112650"/>
  </w:style>
  <w:style w:type="paragraph" w:styleId="Footer">
    <w:name w:val="footer"/>
    <w:basedOn w:val="Normal"/>
    <w:link w:val="FooterChar"/>
    <w:uiPriority w:val="99"/>
    <w:unhideWhenUsed/>
    <w:rsid w:val="00112650"/>
    <w:pPr>
      <w:tabs>
        <w:tab w:val="center" w:pos="4513"/>
        <w:tab w:val="right" w:pos="9026"/>
      </w:tabs>
      <w:spacing w:after="0" w:line="240" w:lineRule="auto"/>
    </w:pPr>
  </w:style>
  <w:style w:type="character" w:customStyle="1" w:styleId="FooterChar">
    <w:name w:val="Footer Char"/>
    <w:basedOn w:val="DefaultParagraphFont"/>
    <w:link w:val="Footer"/>
    <w:uiPriority w:val="99"/>
    <w:rsid w:val="00112650"/>
  </w:style>
  <w:style w:type="paragraph" w:styleId="ListParagraph">
    <w:name w:val="List Paragraph"/>
    <w:basedOn w:val="Normal"/>
    <w:link w:val="ListParagraphChar"/>
    <w:uiPriority w:val="34"/>
    <w:qFormat/>
    <w:rsid w:val="00B12AC3"/>
    <w:pPr>
      <w:ind w:left="720"/>
      <w:contextualSpacing/>
    </w:pPr>
  </w:style>
  <w:style w:type="character" w:customStyle="1" w:styleId="Heading1Char">
    <w:name w:val="Heading 1 Char"/>
    <w:basedOn w:val="DefaultParagraphFont"/>
    <w:link w:val="Heading1"/>
    <w:uiPriority w:val="9"/>
    <w:rsid w:val="003E5F62"/>
    <w:rPr>
      <w:rFonts w:ascii="Arial" w:eastAsiaTheme="majorEastAsia" w:hAnsi="Arial" w:cstheme="majorBidi"/>
      <w:b/>
      <w:color w:val="000000" w:themeColor="text1"/>
      <w:szCs w:val="32"/>
    </w:rPr>
  </w:style>
  <w:style w:type="character" w:styleId="SubtleEmphasis">
    <w:name w:val="Subtle Emphasis"/>
    <w:basedOn w:val="DefaultParagraphFont"/>
    <w:uiPriority w:val="19"/>
    <w:qFormat/>
    <w:rsid w:val="003E5F62"/>
    <w:rPr>
      <w:i/>
      <w:iCs/>
      <w:color w:val="404040" w:themeColor="text1" w:themeTint="BF"/>
    </w:rPr>
  </w:style>
  <w:style w:type="character" w:styleId="Emphasis">
    <w:name w:val="Emphasis"/>
    <w:basedOn w:val="DefaultParagraphFont"/>
    <w:uiPriority w:val="20"/>
    <w:qFormat/>
    <w:rsid w:val="003E5F62"/>
    <w:rPr>
      <w:i/>
      <w:iCs/>
    </w:rPr>
  </w:style>
  <w:style w:type="character" w:customStyle="1" w:styleId="Heading2Char">
    <w:name w:val="Heading 2 Char"/>
    <w:basedOn w:val="DefaultParagraphFont"/>
    <w:link w:val="Heading2"/>
    <w:uiPriority w:val="9"/>
    <w:rsid w:val="003E5F62"/>
    <w:rPr>
      <w:rFonts w:ascii="Arial" w:eastAsiaTheme="majorEastAsia" w:hAnsi="Arial" w:cstheme="majorBidi"/>
      <w:i/>
      <w:sz w:val="20"/>
      <w:szCs w:val="26"/>
    </w:rPr>
  </w:style>
  <w:style w:type="paragraph" w:customStyle="1" w:styleId="EndNoteBibliographyTitle">
    <w:name w:val="EndNote Bibliography Title"/>
    <w:basedOn w:val="Normal"/>
    <w:link w:val="EndNoteBibliographyTitleChar"/>
    <w:rsid w:val="00ED6C0E"/>
    <w:pPr>
      <w:spacing w:after="0"/>
      <w:jc w:val="center"/>
    </w:pPr>
    <w:rPr>
      <w:rFonts w:ascii="Calibri" w:hAnsi="Calibri" w:cs="Calibri"/>
      <w:noProof/>
      <w:lang w:val="en-US"/>
    </w:rPr>
  </w:style>
  <w:style w:type="character" w:customStyle="1" w:styleId="ListParagraphChar">
    <w:name w:val="List Paragraph Char"/>
    <w:basedOn w:val="DefaultParagraphFont"/>
    <w:link w:val="ListParagraph"/>
    <w:uiPriority w:val="34"/>
    <w:rsid w:val="00ED6C0E"/>
  </w:style>
  <w:style w:type="character" w:customStyle="1" w:styleId="EndNoteBibliographyTitleChar">
    <w:name w:val="EndNote Bibliography Title Char"/>
    <w:basedOn w:val="ListParagraphChar"/>
    <w:link w:val="EndNoteBibliographyTitle"/>
    <w:rsid w:val="00ED6C0E"/>
    <w:rPr>
      <w:rFonts w:ascii="Calibri" w:hAnsi="Calibri" w:cs="Calibri"/>
      <w:noProof/>
      <w:lang w:val="en-US"/>
    </w:rPr>
  </w:style>
  <w:style w:type="paragraph" w:customStyle="1" w:styleId="EndNoteBibliography">
    <w:name w:val="EndNote Bibliography"/>
    <w:basedOn w:val="Normal"/>
    <w:link w:val="EndNoteBibliographyChar"/>
    <w:rsid w:val="00ED6C0E"/>
    <w:pPr>
      <w:spacing w:line="240" w:lineRule="auto"/>
    </w:pPr>
    <w:rPr>
      <w:rFonts w:ascii="Calibri" w:hAnsi="Calibri" w:cs="Calibri"/>
      <w:noProof/>
      <w:lang w:val="en-US"/>
    </w:rPr>
  </w:style>
  <w:style w:type="character" w:customStyle="1" w:styleId="EndNoteBibliographyChar">
    <w:name w:val="EndNote Bibliography Char"/>
    <w:basedOn w:val="ListParagraphChar"/>
    <w:link w:val="EndNoteBibliography"/>
    <w:rsid w:val="00ED6C0E"/>
    <w:rPr>
      <w:rFonts w:ascii="Calibri" w:hAnsi="Calibri" w:cs="Calibri"/>
      <w:noProof/>
      <w:lang w:val="en-US"/>
    </w:rPr>
  </w:style>
  <w:style w:type="table" w:styleId="TableGrid">
    <w:name w:val="Table Grid"/>
    <w:basedOn w:val="TableNormal"/>
    <w:uiPriority w:val="39"/>
    <w:rsid w:val="00CA6C6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A25B2"/>
    <w:rPr>
      <w:color w:val="808080"/>
    </w:rPr>
  </w:style>
  <w:style w:type="character" w:styleId="CommentReference">
    <w:name w:val="annotation reference"/>
    <w:basedOn w:val="DefaultParagraphFont"/>
    <w:uiPriority w:val="99"/>
    <w:semiHidden/>
    <w:unhideWhenUsed/>
    <w:rsid w:val="00974031"/>
    <w:rPr>
      <w:sz w:val="16"/>
      <w:szCs w:val="16"/>
    </w:rPr>
  </w:style>
  <w:style w:type="paragraph" w:styleId="CommentText">
    <w:name w:val="annotation text"/>
    <w:basedOn w:val="Normal"/>
    <w:link w:val="CommentTextChar"/>
    <w:uiPriority w:val="99"/>
    <w:unhideWhenUsed/>
    <w:rsid w:val="00974031"/>
    <w:pPr>
      <w:spacing w:line="240" w:lineRule="auto"/>
    </w:pPr>
    <w:rPr>
      <w:sz w:val="20"/>
      <w:szCs w:val="20"/>
    </w:rPr>
  </w:style>
  <w:style w:type="character" w:customStyle="1" w:styleId="CommentTextChar">
    <w:name w:val="Comment Text Char"/>
    <w:basedOn w:val="DefaultParagraphFont"/>
    <w:link w:val="CommentText"/>
    <w:uiPriority w:val="99"/>
    <w:rsid w:val="00974031"/>
    <w:rPr>
      <w:sz w:val="20"/>
      <w:szCs w:val="20"/>
    </w:rPr>
  </w:style>
  <w:style w:type="paragraph" w:styleId="CommentSubject">
    <w:name w:val="annotation subject"/>
    <w:basedOn w:val="CommentText"/>
    <w:next w:val="CommentText"/>
    <w:link w:val="CommentSubjectChar"/>
    <w:uiPriority w:val="99"/>
    <w:semiHidden/>
    <w:unhideWhenUsed/>
    <w:rsid w:val="00974031"/>
    <w:rPr>
      <w:b/>
      <w:bCs/>
    </w:rPr>
  </w:style>
  <w:style w:type="character" w:customStyle="1" w:styleId="CommentSubjectChar">
    <w:name w:val="Comment Subject Char"/>
    <w:basedOn w:val="CommentTextChar"/>
    <w:link w:val="CommentSubject"/>
    <w:uiPriority w:val="99"/>
    <w:semiHidden/>
    <w:rsid w:val="00974031"/>
    <w:rPr>
      <w:b/>
      <w:bCs/>
      <w:sz w:val="20"/>
      <w:szCs w:val="20"/>
    </w:rPr>
  </w:style>
  <w:style w:type="paragraph" w:styleId="NoSpacing">
    <w:name w:val="No Spacing"/>
    <w:uiPriority w:val="1"/>
    <w:qFormat/>
    <w:rsid w:val="00F635AA"/>
    <w:pPr>
      <w:spacing w:after="0" w:line="240" w:lineRule="auto"/>
    </w:pPr>
  </w:style>
  <w:style w:type="character" w:styleId="Hyperlink">
    <w:name w:val="Hyperlink"/>
    <w:basedOn w:val="DefaultParagraphFont"/>
    <w:uiPriority w:val="99"/>
    <w:semiHidden/>
    <w:unhideWhenUsed/>
    <w:rsid w:val="009E646F"/>
    <w:rPr>
      <w:color w:val="0000FF"/>
      <w:u w:val="single"/>
    </w:rPr>
  </w:style>
  <w:style w:type="paragraph" w:styleId="Revision">
    <w:name w:val="Revision"/>
    <w:hidden/>
    <w:uiPriority w:val="99"/>
    <w:semiHidden/>
    <w:rsid w:val="006C4245"/>
    <w:pPr>
      <w:spacing w:after="0" w:line="240" w:lineRule="auto"/>
    </w:pPr>
  </w:style>
  <w:style w:type="character" w:customStyle="1" w:styleId="Heading4Char">
    <w:name w:val="Heading 4 Char"/>
    <w:basedOn w:val="DefaultParagraphFont"/>
    <w:link w:val="Heading4"/>
    <w:uiPriority w:val="9"/>
    <w:semiHidden/>
    <w:rsid w:val="00C44996"/>
    <w:rPr>
      <w:rFonts w:asciiTheme="majorHAnsi" w:eastAsiaTheme="majorEastAsia" w:hAnsiTheme="majorHAnsi" w:cstheme="majorBidi"/>
      <w:i/>
      <w:iCs/>
      <w:color w:val="2F5496" w:themeColor="accent1" w:themeShade="BF"/>
    </w:rPr>
  </w:style>
  <w:style w:type="character" w:customStyle="1" w:styleId="cf01">
    <w:name w:val="cf01"/>
    <w:basedOn w:val="DefaultParagraphFont"/>
    <w:rsid w:val="001E1464"/>
    <w:rPr>
      <w:rFonts w:ascii="Segoe UI" w:hAnsi="Segoe UI" w:cs="Segoe UI" w:hint="default"/>
      <w:sz w:val="18"/>
      <w:szCs w:val="18"/>
    </w:rPr>
  </w:style>
  <w:style w:type="paragraph" w:customStyle="1" w:styleId="pf0">
    <w:name w:val="pf0"/>
    <w:basedOn w:val="Normal"/>
    <w:rsid w:val="008407A0"/>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08796">
      <w:bodyDiv w:val="1"/>
      <w:marLeft w:val="0"/>
      <w:marRight w:val="0"/>
      <w:marTop w:val="0"/>
      <w:marBottom w:val="0"/>
      <w:divBdr>
        <w:top w:val="none" w:sz="0" w:space="0" w:color="auto"/>
        <w:left w:val="none" w:sz="0" w:space="0" w:color="auto"/>
        <w:bottom w:val="none" w:sz="0" w:space="0" w:color="auto"/>
        <w:right w:val="none" w:sz="0" w:space="0" w:color="auto"/>
      </w:divBdr>
      <w:divsChild>
        <w:div w:id="781194254">
          <w:marLeft w:val="1279"/>
          <w:marRight w:val="0"/>
          <w:marTop w:val="0"/>
          <w:marBottom w:val="0"/>
          <w:divBdr>
            <w:top w:val="none" w:sz="0" w:space="0" w:color="auto"/>
            <w:left w:val="none" w:sz="0" w:space="0" w:color="auto"/>
            <w:bottom w:val="none" w:sz="0" w:space="0" w:color="auto"/>
            <w:right w:val="none" w:sz="0" w:space="0" w:color="auto"/>
          </w:divBdr>
        </w:div>
        <w:div w:id="1494373625">
          <w:marLeft w:val="0"/>
          <w:marRight w:val="0"/>
          <w:marTop w:val="0"/>
          <w:marBottom w:val="0"/>
          <w:divBdr>
            <w:top w:val="none" w:sz="0" w:space="0" w:color="auto"/>
            <w:left w:val="none" w:sz="0" w:space="0" w:color="auto"/>
            <w:bottom w:val="none" w:sz="0" w:space="0" w:color="auto"/>
            <w:right w:val="none" w:sz="0" w:space="0" w:color="auto"/>
          </w:divBdr>
        </w:div>
      </w:divsChild>
    </w:div>
    <w:div w:id="14214130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B574F21EE459804898C26619F73BFFBD" ma:contentTypeVersion="13" ma:contentTypeDescription="Create a new document." ma:contentTypeScope="" ma:versionID="47a86cc80cad6c59bd6f89a1ec920a49">
  <xsd:schema xmlns:xsd="http://www.w3.org/2001/XMLSchema" xmlns:xs="http://www.w3.org/2001/XMLSchema" xmlns:p="http://schemas.microsoft.com/office/2006/metadata/properties" xmlns:ns3="a513e81c-aa9f-4134-a2a7-faa122d73f4f" xmlns:ns4="ea475f6a-d5b8-4bf9-8b37-4787615644ac" targetNamespace="http://schemas.microsoft.com/office/2006/metadata/properties" ma:root="true" ma:fieldsID="1ff43e9e29e7e956565db429cfdb43c5" ns3:_="" ns4:_="">
    <xsd:import namespace="a513e81c-aa9f-4134-a2a7-faa122d73f4f"/>
    <xsd:import namespace="ea475f6a-d5b8-4bf9-8b37-4787615644ac"/>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513e81c-aa9f-4134-a2a7-faa122d73f4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a475f6a-d5b8-4bf9-8b37-4787615644ac"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0CF8312E-F066-45FC-AA56-A7B83E1D9FC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a513e81c-aa9f-4134-a2a7-faa122d73f4f"/>
    <ds:schemaRef ds:uri="ea475f6a-d5b8-4bf9-8b37-4787615644a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5E3A9B98-8512-423A-A359-EBE268080AA1}">
  <ds:schemaRefs>
    <ds:schemaRef ds:uri="http://schemas.microsoft.com/sharepoint/v3/contenttype/forms"/>
  </ds:schemaRefs>
</ds:datastoreItem>
</file>

<file path=customXml/itemProps3.xml><?xml version="1.0" encoding="utf-8"?>
<ds:datastoreItem xmlns:ds="http://schemas.openxmlformats.org/officeDocument/2006/customXml" ds:itemID="{F91B772B-1C97-4858-9898-D53D2046375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082</TotalTime>
  <Pages>17</Pages>
  <Words>6360</Words>
  <Characters>36258</Characters>
  <Application>Microsoft Office Word</Application>
  <DocSecurity>0</DocSecurity>
  <Lines>302</Lines>
  <Paragraphs>85</Paragraphs>
  <ScaleCrop>false</ScaleCrop>
  <Company/>
  <LinksUpToDate>false</LinksUpToDate>
  <CharactersWithSpaces>4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mma Clayton</dc:creator>
  <cp:keywords/>
  <dc:description/>
  <cp:lastModifiedBy>Gemma Clayton</cp:lastModifiedBy>
  <cp:revision>44</cp:revision>
  <cp:lastPrinted>2020-03-12T07:35:00Z</cp:lastPrinted>
  <dcterms:created xsi:type="dcterms:W3CDTF">2022-05-18T15:05:00Z</dcterms:created>
  <dcterms:modified xsi:type="dcterms:W3CDTF">2022-05-31T0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574F21EE459804898C26619F73BFFBD</vt:lpwstr>
  </property>
</Properties>
</file>